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329FD" w14:textId="17937898" w:rsidR="00F17AC0" w:rsidRPr="0017147F" w:rsidRDefault="00F17AC0" w:rsidP="00340A75">
      <w:pPr>
        <w:pStyle w:val="Heading1"/>
      </w:pPr>
      <w:r w:rsidRPr="0017147F">
        <w:t>Functional enrichment</w:t>
      </w:r>
    </w:p>
    <w:p w14:paraId="3814F59B" w14:textId="77768FFA" w:rsidR="0017147F" w:rsidRPr="00EE65FF" w:rsidRDefault="00F17AC0" w:rsidP="00340A75">
      <w:pPr>
        <w:jc w:val="both"/>
        <w:rPr>
          <w:rFonts w:eastAsia="Calibri" w:cstheme="minorHAnsi"/>
          <w:sz w:val="24"/>
          <w:szCs w:val="24"/>
        </w:rPr>
      </w:pPr>
      <w:r>
        <w:t xml:space="preserve">Over the past few decades, databases and </w:t>
      </w:r>
      <w:r w:rsidR="00F07806">
        <w:t xml:space="preserve">enrichment </w:t>
      </w:r>
      <w:r>
        <w:t xml:space="preserve">tools are being used to study gene lists to make  a conclusion </w:t>
      </w:r>
      <w:r w:rsidR="002A2EEB">
        <w:t xml:space="preserve">about the biology </w:t>
      </w:r>
      <w:r>
        <w:fldChar w:fldCharType="begin"/>
      </w:r>
      <w:r>
        <w:instrText xml:space="preserve"> ADDIN EN.CITE &lt;EndNote&gt;&lt;Cite&gt;&lt;Author&gt;Huang&lt;/Author&gt;&lt;Year&gt;2008&lt;/Year&gt;&lt;RecNum&gt;54&lt;/RecNum&gt;&lt;DisplayText&gt;(Huang, Sherman &amp;amp; Lempicki 2008)&lt;/DisplayText&gt;&lt;record&gt;&lt;rec-number&gt;54&lt;/rec-number&gt;&lt;foreign-keys&gt;&lt;key app="EN" db-id="pseefr0zjzd0enea9zspfpzca09xxa0esfsx" timestamp="1679474709"&gt;54&lt;/key&gt;&lt;/foreign-keys&gt;&lt;ref-type name="Journal Article"&gt;17&lt;/ref-type&gt;&lt;contributors&gt;&lt;authors&gt;&lt;author&gt;Huang, Da Wei&lt;/author&gt;&lt;author&gt;Sherman, Brad T.&lt;/author&gt;&lt;author&gt;Lempicki, Richard A.&lt;/author&gt;&lt;/authors&gt;&lt;/contributors&gt;&lt;titles&gt;&lt;title&gt;Bioinformatics enrichment tools: paths toward the comprehensive functional analysis of large gene lists&lt;/title&gt;&lt;secondary-title&gt;Nucleic Acids Research&lt;/secondary-title&gt;&lt;/titles&gt;&lt;periodical&gt;&lt;full-title&gt;Nucleic acids research&lt;/full-title&gt;&lt;abbr-1&gt;Nucleic Acids Res&lt;/abbr-1&gt;&lt;/periodical&gt;&lt;pages&gt;1-13&lt;/pages&gt;&lt;volume&gt;37&lt;/volume&gt;&lt;number&gt;1&lt;/number&gt;&lt;dates&gt;&lt;year&gt;2008&lt;/year&gt;&lt;/dates&gt;&lt;isbn&gt;0305-1048&lt;/isbn&gt;&lt;urls&gt;&lt;related-urls&gt;&lt;url&gt;https://doi.org/10.1093/nar/gkn923&lt;/url&gt;&lt;/related-urls&gt;&lt;/urls&gt;&lt;electronic-resource-num&gt;10.1093/nar/gkn923&lt;/electronic-resource-num&gt;&lt;access-date&gt;3/22/2023&lt;/access-date&gt;&lt;/record&gt;&lt;/Cite&gt;&lt;/EndNote&gt;</w:instrText>
      </w:r>
      <w:r>
        <w:fldChar w:fldCharType="separate"/>
      </w:r>
      <w:r>
        <w:rPr>
          <w:noProof/>
        </w:rPr>
        <w:t>(Huang, Sherman &amp; Lempicki 2008)</w:t>
      </w:r>
      <w:r>
        <w:fldChar w:fldCharType="end"/>
      </w:r>
      <w:r w:rsidR="00F07806">
        <w:t xml:space="preserve"> </w:t>
      </w:r>
      <w:r w:rsidR="002A2EEB">
        <w:t xml:space="preserve">.  </w:t>
      </w:r>
      <w:r w:rsidR="00047DA9">
        <w:t xml:space="preserve">Bioinformatics enrichment tools are playing a vital role in the study of functional analysis of large gene set from several high-throughput biological studies </w:t>
      </w:r>
      <w:r w:rsidR="00047DA9">
        <w:fldChar w:fldCharType="begin">
          <w:fldData xml:space="preserve">PEVuZE5vdGU+PENpdGU+PEF1dGhvcj5IdWFuZzwvQXV0aG9yPjxZZWFyPjIwMDg8L1llYXI+PFJl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</w:fldData>
        </w:fldChar>
      </w:r>
      <w:r w:rsidR="009E432A">
        <w:instrText xml:space="preserve"> ADDIN EN.CITE </w:instrText>
      </w:r>
      <w:r w:rsidR="009E432A">
        <w:fldChar w:fldCharType="begin">
          <w:fldData xml:space="preserve">PEVuZE5vdGU+PENpdGU+PEF1dGhvcj5IdWFuZzwvQXV0aG9yPjxZZWFyPjIwMDg8L1llYXI+PFJl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</w:fldData>
        </w:fldChar>
      </w:r>
      <w:r w:rsidR="009E432A">
        <w:instrText xml:space="preserve"> ADDIN EN.CITE.DATA </w:instrText>
      </w:r>
      <w:r w:rsidR="009E432A">
        <w:fldChar w:fldCharType="end"/>
      </w:r>
      <w:r w:rsidR="00047DA9">
        <w:fldChar w:fldCharType="separate"/>
      </w:r>
      <w:r w:rsidR="009E432A">
        <w:rPr>
          <w:noProof/>
        </w:rPr>
        <w:t>(Huang, Sherman &amp; Lempicki 2008; Young et al. 2010; Zhou et al. 2019)</w:t>
      </w:r>
      <w:r w:rsidR="00047DA9">
        <w:fldChar w:fldCharType="end"/>
      </w:r>
      <w:r w:rsidR="00047DA9">
        <w:t>.</w:t>
      </w:r>
      <w:r w:rsidR="00047DA9">
        <w:t xml:space="preserve"> </w:t>
      </w:r>
      <w:r w:rsidR="00047DA9">
        <w:t xml:space="preserve">  </w:t>
      </w:r>
      <w:r w:rsidR="00DD4457">
        <w:t xml:space="preserve">Generally, a tool has three layers, first backend database, data mining algorithm and result presentation </w:t>
      </w:r>
      <w:r w:rsidR="00DD4457">
        <w:t xml:space="preserve"> </w:t>
      </w:r>
      <w:r w:rsidR="00DD4457">
        <w:fldChar w:fldCharType="begin"/>
      </w:r>
      <w:r w:rsidR="00DD4457">
        <w:instrText xml:space="preserve"> ADDIN EN.CITE &lt;EndNote&gt;&lt;Cite&gt;&lt;Author&gt;Huang&lt;/Author&gt;&lt;Year&gt;2008&lt;/Year&gt;&lt;RecNum&gt;54&lt;/RecNum&gt;&lt;DisplayText&gt;(Huang, Sherman &amp;amp; Lempicki 2008)&lt;/DisplayText&gt;&lt;record&gt;&lt;rec-number&gt;54&lt;/rec-number&gt;&lt;foreign-keys&gt;&lt;key app="EN" db-id="pseefr0zjzd0enea9zspfpzca09xxa0esfsx" timestamp="1679474709"&gt;54&lt;/key&gt;&lt;/foreign-keys&gt;&lt;ref-type name="Journal Article"&gt;17&lt;/ref-type&gt;&lt;contributors&gt;&lt;authors&gt;&lt;author&gt;Huang, Da Wei&lt;/author&gt;&lt;author&gt;Sherman, Brad T.&lt;/author&gt;&lt;author&gt;Lempicki, Richard A.&lt;/author&gt;&lt;/authors&gt;&lt;/contributors&gt;&lt;titles&gt;&lt;title&gt;Bioinformatics enrichment tools: paths toward the comprehensive functional analysis of large gene lists&lt;/title&gt;&lt;secondary-title&gt;Nucleic Acids Research&lt;/secondary-title&gt;&lt;/titles&gt;&lt;periodical&gt;&lt;full-title&gt;Nucleic acids research&lt;/full-title&gt;&lt;abbr-1&gt;Nucleic Acids Res&lt;/abbr-1&gt;&lt;/periodical&gt;&lt;pages&gt;1-13&lt;/pages&gt;&lt;volume&gt;37&lt;/volume&gt;&lt;number&gt;1&lt;/number&gt;&lt;dates&gt;&lt;year&gt;2008&lt;/year&gt;&lt;/dates&gt;&lt;isbn&gt;0305-1048&lt;/isbn&gt;&lt;urls&gt;&lt;related-urls&gt;&lt;url&gt;https://doi.org/10.1093/nar/gkn923&lt;/url&gt;&lt;/related-urls&gt;&lt;/urls&gt;&lt;electronic-resource-num&gt;10.1093/nar/gkn923&lt;/electronic-resource-num&gt;&lt;access-date&gt;3/22/2023&lt;/access-date&gt;&lt;/record&gt;&lt;/Cite&gt;&lt;/EndNote&gt;</w:instrText>
      </w:r>
      <w:r w:rsidR="00DD4457">
        <w:fldChar w:fldCharType="separate"/>
      </w:r>
      <w:r w:rsidR="00DD4457">
        <w:rPr>
          <w:noProof/>
        </w:rPr>
        <w:t>(Huang, Sherman &amp; Lempicki 2008)</w:t>
      </w:r>
      <w:r w:rsidR="00DD4457">
        <w:fldChar w:fldCharType="end"/>
      </w:r>
      <w:r w:rsidR="00DD4457">
        <w:t xml:space="preserve">. </w:t>
      </w:r>
      <w:r w:rsidR="0017147F" w:rsidRPr="00EE65FF">
        <w:rPr>
          <w:rFonts w:eastAsia="Calibri" w:cstheme="minorHAnsi"/>
          <w:sz w:val="24"/>
          <w:szCs w:val="24"/>
        </w:rPr>
        <w:t>Several methods are available for analysis, which one to choose depends on the research question</w:t>
      </w:r>
      <w:r w:rsidR="0012775F">
        <w:rPr>
          <w:rFonts w:eastAsia="Calibri" w:cstheme="minorHAnsi"/>
          <w:sz w:val="24"/>
          <w:szCs w:val="24"/>
        </w:rPr>
        <w:t xml:space="preserve"> and IT ability of </w:t>
      </w:r>
      <w:r w:rsidR="00AD3D5E">
        <w:rPr>
          <w:rFonts w:eastAsia="Calibri" w:cstheme="minorHAnsi"/>
          <w:sz w:val="24"/>
          <w:szCs w:val="24"/>
        </w:rPr>
        <w:t xml:space="preserve"> user</w:t>
      </w:r>
      <w:r w:rsidR="0012775F">
        <w:rPr>
          <w:rFonts w:eastAsia="Calibri" w:cstheme="minorHAnsi"/>
          <w:sz w:val="24"/>
          <w:szCs w:val="24"/>
        </w:rPr>
        <w:t xml:space="preserve"> </w:t>
      </w:r>
      <w:r w:rsidR="0012775F">
        <w:fldChar w:fldCharType="begin"/>
      </w:r>
      <w:r w:rsidR="0012775F">
        <w:instrText xml:space="preserve"> ADDIN EN.CITE &lt;EndNote&gt;&lt;Cite&gt;&lt;Author&gt;Huang&lt;/Author&gt;&lt;Year&gt;2008&lt;/Year&gt;&lt;RecNum&gt;54&lt;/RecNum&gt;&lt;DisplayText&gt;(Huang, Sherman &amp;amp; Lempicki 2008)&lt;/DisplayText&gt;&lt;record&gt;&lt;rec-number&gt;54&lt;/rec-number&gt;&lt;foreign-keys&gt;&lt;key app="EN" db-id="pseefr0zjzd0enea9zspfpzca09xxa0esfsx" timestamp="1679474709"&gt;54&lt;/key&gt;&lt;/foreign-keys&gt;&lt;ref-type name="Journal Article"&gt;17&lt;/ref-type&gt;&lt;contributors&gt;&lt;authors&gt;&lt;author&gt;Huang, Da Wei&lt;/author&gt;&lt;author&gt;Sherman, Brad T.&lt;/author&gt;&lt;author&gt;Lempicki, Richard A.&lt;/author&gt;&lt;/authors&gt;&lt;/contributors&gt;&lt;titles&gt;&lt;title&gt;Bioinformatics enrichment tools: paths toward the comprehensive functional analysis of large gene lists&lt;/title&gt;&lt;secondary-title&gt;Nucleic Acids Research&lt;/secondary-title&gt;&lt;/titles&gt;&lt;periodical&gt;&lt;full-title&gt;Nucleic acids research&lt;/full-title&gt;&lt;abbr-1&gt;Nucleic Acids Res&lt;/abbr-1&gt;&lt;/periodical&gt;&lt;pages&gt;1-13&lt;/pages&gt;&lt;volume&gt;37&lt;/volume&gt;&lt;number&gt;1&lt;/number&gt;&lt;dates&gt;&lt;year&gt;2008&lt;/year&gt;&lt;/dates&gt;&lt;isbn&gt;0305-1048&lt;/isbn&gt;&lt;urls&gt;&lt;related-urls&gt;&lt;url&gt;https://doi.org/10.1093/nar/gkn923&lt;/url&gt;&lt;/related-urls&gt;&lt;/urls&gt;&lt;electronic-resource-num&gt;10.1093/nar/gkn923&lt;/electronic-resource-num&gt;&lt;access-date&gt;3/22/2023&lt;/access-date&gt;&lt;/record&gt;&lt;/Cite&gt;&lt;/EndNote&gt;</w:instrText>
      </w:r>
      <w:r w:rsidR="0012775F">
        <w:fldChar w:fldCharType="separate"/>
      </w:r>
      <w:r w:rsidR="0012775F">
        <w:rPr>
          <w:noProof/>
        </w:rPr>
        <w:t>(Huang, Sherman &amp; Lempicki 2008)</w:t>
      </w:r>
      <w:r w:rsidR="0012775F">
        <w:fldChar w:fldCharType="end"/>
      </w:r>
      <w:r w:rsidR="0017147F" w:rsidRPr="00EE65FF">
        <w:rPr>
          <w:rFonts w:eastAsia="Calibri" w:cstheme="minorHAnsi"/>
          <w:sz w:val="24"/>
          <w:szCs w:val="24"/>
        </w:rPr>
        <w:t>.</w:t>
      </w:r>
      <w:r w:rsidR="0012775F">
        <w:rPr>
          <w:rFonts w:eastAsia="Calibri" w:cstheme="minorHAnsi"/>
          <w:sz w:val="24"/>
          <w:szCs w:val="24"/>
        </w:rPr>
        <w:t xml:space="preserve"> </w:t>
      </w:r>
    </w:p>
    <w:p w14:paraId="73AC5535" w14:textId="171F16E0" w:rsidR="00DD4457" w:rsidRDefault="00DD4457" w:rsidP="00340A75">
      <w:pPr>
        <w:jc w:val="both"/>
      </w:pPr>
    </w:p>
    <w:p w14:paraId="014B63C9" w14:textId="4D429F58" w:rsidR="00DD4457" w:rsidRDefault="00A05F6F" w:rsidP="00340A75">
      <w:pPr>
        <w:pStyle w:val="Heading1"/>
      </w:pPr>
      <w:r>
        <w:t>Approaches for Functional enrichment</w:t>
      </w:r>
    </w:p>
    <w:p w14:paraId="5D5B87BB" w14:textId="082B8B84" w:rsidR="00DD4457" w:rsidRDefault="00803C0E" w:rsidP="00340A75">
      <w:pPr>
        <w:jc w:val="both"/>
      </w:pPr>
      <w:r>
        <w:fldChar w:fldCharType="begin"/>
      </w:r>
      <w:r>
        <w:instrText xml:space="preserve"> ADDIN EN.CITE &lt;EndNote&gt;&lt;Cite&gt;&lt;Author&gt;Young&lt;/Author&gt;&lt;Year&gt;2010&lt;/Year&gt;&lt;RecNum&gt;65&lt;/RecNum&gt;&lt;DisplayText&gt;(Young et al. 2010)&lt;/DisplayText&gt;&lt;record&gt;&lt;rec-number&gt;65&lt;/rec-number&gt;&lt;foreign-keys&gt;&lt;key app="EN" db-id="pseefr0zjzd0enea9zspfpzca09xxa0esfsx" timestamp="1679648519"&gt;65&lt;/key&gt;&lt;/foreign-keys&gt;&lt;ref-type name="Journal Article"&gt;17&lt;/ref-type&gt;&lt;contributors&gt;&lt;authors&gt;&lt;author&gt;Young, Matthew D.&lt;/author&gt;&lt;author&gt;Wakefield, Matthew J.&lt;/author&gt;&lt;author&gt;Smyth, Gordon K.&lt;/author&gt;&lt;author&gt;Oshlack, Alicia&lt;/author&gt;&lt;/authors&gt;&lt;/contributors&gt;&lt;titles&gt;&lt;title&gt;Gene ontology analysis for RNA-seq: accounting for selection bias&lt;/title&gt;&lt;secondary-title&gt;Genome Biology&lt;/secondary-title&gt;&lt;/titles&gt;&lt;periodical&gt;&lt;full-title&gt;Genome Biology&lt;/full-title&gt;&lt;/periodical&gt;&lt;pages&gt;R14&lt;/pages&gt;&lt;volume&gt;11&lt;/volume&gt;&lt;number&gt;2&lt;/number&gt;&lt;dates&gt;&lt;year&gt;2010&lt;/year&gt;&lt;pub-dates&gt;&lt;date&gt;2010/02/04&lt;/date&gt;&lt;/pub-dates&gt;&lt;/dates&gt;&lt;isbn&gt;1474-760X&lt;/isbn&gt;&lt;urls&gt;&lt;related-urls&gt;&lt;url&gt;https://doi.org/10.1186/gb-2010-11-2-r14&lt;/url&gt;&lt;/related-urls&gt;&lt;/urls&gt;&lt;electronic-resource-num&gt;10.1186/gb-2010-11-2-r14&lt;/electronic-resource-num&gt;&lt;/record&gt;&lt;/Cite&gt;&lt;/EndNote&gt;</w:instrText>
      </w:r>
      <w:r>
        <w:fldChar w:fldCharType="separate"/>
      </w:r>
      <w:r>
        <w:rPr>
          <w:noProof/>
        </w:rPr>
        <w:t>(Young et al. 2010)</w:t>
      </w:r>
      <w:r>
        <w:fldChar w:fldCharType="end"/>
      </w:r>
    </w:p>
    <w:p w14:paraId="470A1EA2" w14:textId="77777777" w:rsidR="00822826" w:rsidRPr="00822826" w:rsidRDefault="00A05F6F" w:rsidP="00340A75">
      <w:pPr>
        <w:pStyle w:val="Heading2"/>
      </w:pPr>
      <w:r w:rsidRPr="00822826">
        <w:t>ORA</w:t>
      </w:r>
      <w:r w:rsidR="00D11AC4" w:rsidRPr="00822826">
        <w:t xml:space="preserve"> </w:t>
      </w:r>
      <w:r w:rsidRPr="00822826">
        <w:t>(over representation approach)</w:t>
      </w:r>
    </w:p>
    <w:p w14:paraId="6E5E5C0A" w14:textId="19CB5D97" w:rsidR="00A05F6F" w:rsidRDefault="00822826" w:rsidP="00340A75">
      <w:pPr>
        <w:jc w:val="both"/>
      </w:pPr>
      <w:r>
        <w:t xml:space="preserve">ORA is a popular method to find out the overly represented biological function in a list of genes </w:t>
      </w:r>
      <w:proofErr w:type="spellStart"/>
      <w:r>
        <w:t>drived</w:t>
      </w:r>
      <w:proofErr w:type="spellEnd"/>
      <w:r>
        <w:t xml:space="preserve"> from the high</w:t>
      </w:r>
      <w:r w:rsidR="00340A75">
        <w:t xml:space="preserve"> </w:t>
      </w:r>
      <w:r>
        <w:t>throughput technology</w:t>
      </w:r>
      <w:r w:rsidR="009E432A">
        <w:fldChar w:fldCharType="begin"/>
      </w:r>
      <w:r w:rsidR="009E432A">
        <w:instrText xml:space="preserve"> ADDIN EN.CITE &lt;EndNote&gt;&lt;Cite&gt;&lt;Author&gt;Young&lt;/Author&gt;&lt;Year&gt;2010&lt;/Year&gt;&lt;RecNum&gt;65&lt;/RecNum&gt;&lt;DisplayText&gt;(Young et al. 2010)&lt;/DisplayText&gt;&lt;record&gt;&lt;rec-number&gt;65&lt;/rec-number&gt;&lt;foreign-keys&gt;&lt;key app="EN" db-id="pseefr0zjzd0enea9zspfpzca09xxa0esfsx" timestamp="1679648519"&gt;65&lt;/key&gt;&lt;/foreign-keys&gt;&lt;ref-type name="Journal Article"&gt;17&lt;/ref-type&gt;&lt;contributors&gt;&lt;authors&gt;&lt;author&gt;Young, Matthew D.&lt;/author&gt;&lt;author&gt;Wakefield, Matthew J.&lt;/author&gt;&lt;author&gt;Smyth, Gordon K.&lt;/author&gt;&lt;author&gt;Oshlack, Alicia&lt;/author&gt;&lt;/authors&gt;&lt;/contributors&gt;&lt;titles&gt;&lt;title&gt;Gene ontology analysis for RNA-seq: accounting for selection bias&lt;/title&gt;&lt;secondary-title&gt;Genome Biology&lt;/secondary-title&gt;&lt;/titles&gt;&lt;periodical&gt;&lt;full-title&gt;Genome Biology&lt;/full-title&gt;&lt;/periodical&gt;&lt;pages&gt;R14&lt;/pages&gt;&lt;volume&gt;11&lt;/volume&gt;&lt;number&gt;2&lt;/number&gt;&lt;dates&gt;&lt;year&gt;2010&lt;/year&gt;&lt;pub-dates&gt;&lt;date&gt;2010/02/04&lt;/date&gt;&lt;/pub-dates&gt;&lt;/dates&gt;&lt;isbn&gt;1474-760X&lt;/isbn&gt;&lt;urls&gt;&lt;related-urls&gt;&lt;url&gt;https://doi.org/10.1186/gb-2010-11-2-r14&lt;/url&gt;&lt;/related-urls&gt;&lt;/urls&gt;&lt;electronic-resource-num&gt;10.1186/gb-2010-11-2-r14&lt;/electronic-resource-num&gt;&lt;/record&gt;&lt;/Cite&gt;&lt;/EndNote&gt;</w:instrText>
      </w:r>
      <w:r w:rsidR="009E432A">
        <w:fldChar w:fldCharType="separate"/>
      </w:r>
      <w:r w:rsidR="009E432A">
        <w:rPr>
          <w:noProof/>
        </w:rPr>
        <w:t>(Young et al. 2010)</w:t>
      </w:r>
      <w:r w:rsidR="009E432A">
        <w:fldChar w:fldCharType="end"/>
      </w:r>
      <w:r>
        <w:t xml:space="preserve">. </w:t>
      </w:r>
      <w:r w:rsidR="00E8709D">
        <w:t>The GO consortium has been providing the uniform vocabularies for biological process, cellular component and Molecular f</w:t>
      </w:r>
      <w:r w:rsidR="0034561A">
        <w:t xml:space="preserve">unctions </w:t>
      </w:r>
      <w:r w:rsidR="003E01F2" w:rsidRPr="00EE65FF">
        <w:rPr>
          <w:rFonts w:cstheme="minorHAnsi"/>
          <w:sz w:val="24"/>
          <w:szCs w:val="24"/>
        </w:rPr>
        <w:fldChar w:fldCharType="begin"/>
      </w:r>
      <w:r w:rsidR="003E01F2" w:rsidRPr="00EE65FF">
        <w:rPr>
          <w:rFonts w:cstheme="minorHAnsi"/>
          <w:sz w:val="24"/>
          <w:szCs w:val="24"/>
        </w:rPr>
        <w:instrText xml:space="preserve"> ADDIN EN.CITE &lt;EndNote&gt;&lt;Cite&gt;&lt;Author&gt;Ashburner&lt;/Author&gt;&lt;Year&gt;2000&lt;/Year&gt;&lt;RecNum&gt;39&lt;/RecNum&gt;&lt;DisplayText&gt;(Ashburner et al. 2000)&lt;/DisplayText&gt;&lt;record&gt;&lt;rec-number&gt;39&lt;/rec-number&gt;&lt;foreign-keys&gt;&lt;key app="EN" db-id="pseefr0zjzd0enea9zspfpzca09xxa0esfsx" timestamp="1679095403"&gt;39&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gt;Harris, Midori A.&lt;/author&gt;&lt;author&gt;Hill, David P.&lt;/author&gt;&lt;author&gt;Issel-Tarver, Laurie&lt;/author&gt;&lt;author&gt;Kasarskis, Andrew&lt;/author&gt;&lt;author&gt;Lewis, Suzanna&lt;/author&gt;&lt;author&gt;Matese, John C.&lt;/author&gt;&lt;author&gt;Richardson, Joel E.&lt;/author&gt;&lt;author&gt;Ringwald, Martin&lt;/author&gt;&lt;author&gt;Rubin, Gerald M.&lt;/author&gt;&lt;author&gt;Sherlock, Gavin&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number&gt;1&lt;/number&gt;&lt;dates&gt;&lt;year&gt;2000&lt;/year&gt;&lt;pub-dates&gt;&lt;date&gt;2000/05/01&lt;/date&gt;&lt;/pub-dates&gt;&lt;/dates&gt;&lt;isbn&gt;1546-1718&lt;/isbn&gt;&lt;urls&gt;&lt;related-urls&gt;&lt;url&gt;https://doi.org/10.1038/75556&lt;/url&gt;&lt;/related-urls&gt;&lt;/urls&gt;&lt;electronic-resource-num&gt;10.1038/75556&lt;/electronic-resource-num&gt;&lt;/record&gt;&lt;/Cite&gt;&lt;/EndNote&gt;</w:instrText>
      </w:r>
      <w:r w:rsidR="003E01F2" w:rsidRPr="00EE65FF">
        <w:rPr>
          <w:rFonts w:cstheme="minorHAnsi"/>
          <w:sz w:val="24"/>
          <w:szCs w:val="24"/>
        </w:rPr>
        <w:fldChar w:fldCharType="separate"/>
      </w:r>
      <w:r w:rsidR="003E01F2" w:rsidRPr="00EE65FF">
        <w:rPr>
          <w:rFonts w:cstheme="minorHAnsi"/>
          <w:noProof/>
          <w:sz w:val="24"/>
          <w:szCs w:val="24"/>
        </w:rPr>
        <w:t>(Ashburner et al. 2000)</w:t>
      </w:r>
      <w:r w:rsidR="003E01F2" w:rsidRPr="00EE65FF">
        <w:rPr>
          <w:rFonts w:cstheme="minorHAnsi"/>
          <w:sz w:val="24"/>
          <w:szCs w:val="24"/>
        </w:rPr>
        <w:fldChar w:fldCharType="end"/>
      </w:r>
      <w:r w:rsidR="0034561A">
        <w:t xml:space="preserve">. </w:t>
      </w:r>
      <w:r w:rsidR="00574C94">
        <w:t>To determine whether a GO term is significantly over represented Hypergeometric testing is done</w:t>
      </w:r>
      <w:r w:rsidR="00D11AC4">
        <w:t xml:space="preserve"> </w:t>
      </w:r>
      <w:r w:rsidR="00574C94">
        <w:t xml:space="preserve">to calculate P value </w:t>
      </w:r>
      <w:r w:rsidR="00D11AC4">
        <w:fldChar w:fldCharType="begin"/>
      </w:r>
      <w:r w:rsidR="00D11AC4">
        <w:instrText xml:space="preserve"> ADDIN EN.CITE &lt;EndNote&gt;&lt;Cite&gt;&lt;Author&gt;Boyle&lt;/Author&gt;&lt;Year&gt;2004&lt;/Year&gt;&lt;RecNum&gt;56&lt;/RecNum&gt;&lt;DisplayText&gt;(Boyle et al. 2004)&lt;/DisplayText&gt;&lt;record&gt;&lt;rec-number&gt;56&lt;/rec-number&gt;&lt;foreign-keys&gt;&lt;key app="EN" db-id="pseefr0zjzd0enea9zspfpzca09xxa0esfsx" timestamp="1679562989"&gt;56&lt;/key&gt;&lt;/foreign-keys&gt;&lt;ref-type name="Journal Article"&gt;17&lt;/ref-type&gt;&lt;contributors&gt;&lt;authors&gt;&lt;author&gt;Boyle, Elizabeth I.&lt;/author&gt;&lt;author&gt;Weng, Shuai&lt;/author&gt;&lt;author&gt;Gollub, Jeremy&lt;/author&gt;&lt;author&gt;Jin, Heng&lt;/author&gt;&lt;author&gt;Botstein, David&lt;/author&gt;&lt;author&gt;Cherry, J. Michael&lt;/author&gt;&lt;author&gt;Sherlock, Gavin&lt;/author&gt;&lt;/authors&gt;&lt;/contributors&gt;&lt;titles&gt;&lt;title&gt;GO::TermFinder—open source software for accessing Gene Ontology information and finding significantly enriched Gene Ontology terms associated with a list of genes&lt;/title&gt;&lt;secondary-title&gt;Bioinformatics&lt;/secondary-title&gt;&lt;/titles&gt;&lt;periodical&gt;&lt;full-title&gt;Bioinformatics&lt;/full-title&gt;&lt;/periodical&gt;&lt;pages&gt;3710-3715&lt;/pages&gt;&lt;volume&gt;20&lt;/volume&gt;&lt;number&gt;18&lt;/number&gt;&lt;dates&gt;&lt;year&gt;2004&lt;/year&gt;&lt;/dates&gt;&lt;isbn&gt;1367-4803&lt;/isbn&gt;&lt;urls&gt;&lt;related-urls&gt;&lt;url&gt;https://doi.org/10.1093/bioinformatics/bth456&lt;/url&gt;&lt;/related-urls&gt;&lt;/urls&gt;&lt;electronic-resource-num&gt;10.1093/bioinformatics/bth456&lt;/electronic-resource-num&gt;&lt;access-date&gt;3/23/2023&lt;/access-date&gt;&lt;/record&gt;&lt;/Cite&gt;&lt;/EndNote&gt;</w:instrText>
      </w:r>
      <w:r w:rsidR="00D11AC4">
        <w:fldChar w:fldCharType="separate"/>
      </w:r>
      <w:r w:rsidR="00D11AC4">
        <w:rPr>
          <w:noProof/>
        </w:rPr>
        <w:t>(Boyle et al. 2004)</w:t>
      </w:r>
      <w:r w:rsidR="00D11AC4">
        <w:fldChar w:fldCharType="end"/>
      </w:r>
      <w:r w:rsidR="00574C94">
        <w:t>.</w:t>
      </w:r>
      <w:r w:rsidR="0087687B">
        <w:t xml:space="preserve">  </w:t>
      </w:r>
      <w:r w:rsidR="00CF51E3">
        <w:t xml:space="preserve">Tools based on ORA are  </w:t>
      </w:r>
      <w:r w:rsidR="00CF51E3">
        <w:t>GO::</w:t>
      </w:r>
      <w:proofErr w:type="spellStart"/>
      <w:r w:rsidR="00CF51E3">
        <w:t>TermFinder</w:t>
      </w:r>
      <w:proofErr w:type="spellEnd"/>
      <w:r w:rsidR="00CF51E3">
        <w:t xml:space="preserve"> </w:t>
      </w:r>
      <w:r w:rsidR="00CF51E3">
        <w:t xml:space="preserve"> </w:t>
      </w:r>
      <w:r w:rsidR="00CF51E3">
        <w:fldChar w:fldCharType="begin"/>
      </w:r>
      <w:r w:rsidR="00CF51E3">
        <w:instrText xml:space="preserve"> ADDIN EN.CITE &lt;EndNote&gt;&lt;Cite&gt;&lt;Author&gt;Boyle&lt;/Author&gt;&lt;Year&gt;2004&lt;/Year&gt;&lt;RecNum&gt;56&lt;/RecNum&gt;&lt;DisplayText&gt;(Boyle et al. 2004)&lt;/DisplayText&gt;&lt;record&gt;&lt;rec-number&gt;56&lt;/rec-number&gt;&lt;foreign-keys&gt;&lt;key app="EN" db-id="pseefr0zjzd0enea9zspfpzca09xxa0esfsx" timestamp="1679562989"&gt;56&lt;/key&gt;&lt;/foreign-keys&gt;&lt;ref-type name="Journal Article"&gt;17&lt;/ref-type&gt;&lt;contributors&gt;&lt;authors&gt;&lt;author&gt;Boyle, Elizabeth I.&lt;/author&gt;&lt;author&gt;Weng, Shuai&lt;/author&gt;&lt;author&gt;Gollub, Jeremy&lt;/author&gt;&lt;author&gt;Jin, Heng&lt;/author&gt;&lt;author&gt;Botstein, David&lt;/author&gt;&lt;author&gt;Cherry, J. Michael&lt;/author&gt;&lt;author&gt;Sherlock, Gavin&lt;/author&gt;&lt;/authors&gt;&lt;/contributors&gt;&lt;titles&gt;&lt;title&gt;GO::TermFinder—open source software for accessing Gene Ontology information and finding significantly enriched Gene Ontology terms associated with a list of genes&lt;/title&gt;&lt;secondary-title&gt;Bioinformatics&lt;/secondary-title&gt;&lt;/titles&gt;&lt;periodical&gt;&lt;full-title&gt;Bioinformatics&lt;/full-title&gt;&lt;/periodical&gt;&lt;pages&gt;3710-3715&lt;/pages&gt;&lt;volume&gt;20&lt;/volume&gt;&lt;number&gt;18&lt;/number&gt;&lt;dates&gt;&lt;year&gt;2004&lt;/year&gt;&lt;/dates&gt;&lt;isbn&gt;1367-4803&lt;/isbn&gt;&lt;urls&gt;&lt;related-urls&gt;&lt;url&gt;https://doi.org/10.1093/bioinformatics/bth456&lt;/url&gt;&lt;/related-urls&gt;&lt;/urls&gt;&lt;electronic-resource-num&gt;10.1093/bioinformatics/bth456&lt;/electronic-resource-num&gt;&lt;access-date&gt;3/23/2023&lt;/access-date&gt;&lt;/record&gt;&lt;/Cite&gt;&lt;/EndNote&gt;</w:instrText>
      </w:r>
      <w:r w:rsidR="00CF51E3">
        <w:fldChar w:fldCharType="separate"/>
      </w:r>
      <w:r w:rsidR="00CF51E3">
        <w:rPr>
          <w:noProof/>
        </w:rPr>
        <w:t>(Boyle et al. 2004)</w:t>
      </w:r>
      <w:r w:rsidR="00CF51E3">
        <w:fldChar w:fldCharType="end"/>
      </w:r>
      <w:r w:rsidR="00CF51E3">
        <w:t xml:space="preserve">, </w:t>
      </w:r>
      <w:proofErr w:type="spellStart"/>
      <w:r w:rsidR="00CF51E3">
        <w:t>clusterProfile</w:t>
      </w:r>
      <w:r w:rsidR="002D5CF7">
        <w:t>r</w:t>
      </w:r>
      <w:proofErr w:type="spellEnd"/>
      <w:r w:rsidR="002D5CF7">
        <w:fldChar w:fldCharType="begin"/>
      </w:r>
      <w:r w:rsidR="002D5CF7">
        <w:instrText xml:space="preserve"> ADDIN EN.CITE &lt;EndNote&gt;&lt;Cite&gt;&lt;Author&gt;Wu&lt;/Author&gt;&lt;Year&gt;2021&lt;/Year&gt;&lt;RecNum&gt;67&lt;/RecNum&gt;&lt;DisplayText&gt;(Wu et al. 2021)&lt;/DisplayText&gt;&lt;record&gt;&lt;rec-number&gt;67&lt;/rec-number&gt;&lt;foreign-keys&gt;&lt;key app="EN" db-id="pseefr0zjzd0enea9zspfpzca09xxa0esfsx" timestamp="1679652169"&gt;67&lt;/key&gt;&lt;/foreign-keys&gt;&lt;ref-type name="Journal Article"&gt;17&lt;/ref-type&gt;&lt;contributors&gt;&lt;authors&gt;&lt;author&gt;Wu, Tianzhi&lt;/author&gt;&lt;author&gt;Hu, Erqiang&lt;/author&gt;&lt;author&gt;Xu, Shuangbin&lt;/author&gt;&lt;author&gt;Chen, Meijun&lt;/author&gt;&lt;author&gt;Guo, Pingfan&lt;/author&gt;&lt;author&gt;Dai, Zehan&lt;/author&gt;&lt;author&gt;Feng, Tingze&lt;/author&gt;&lt;author&gt;Zhou, Lang&lt;/author&gt;&lt;author&gt;Tang, Wenli&lt;/author&gt;&lt;author&gt;Zhan, Li&lt;/author&gt;&lt;author&gt;Fu, Xiaocong&lt;/author&gt;&lt;author&gt;Liu, Shanshan&lt;/author&gt;&lt;author&gt;Bo, Xiaochen&lt;/author&gt;&lt;author&gt;Yu, Guangchuang&lt;/author&gt;&lt;/authors&gt;&lt;/contributors&gt;&lt;titles&gt;&lt;title&gt;clusterProfiler 4.0: A universal enrichment tool for interpreting omics data&lt;/title&gt;&lt;secondary-title&gt;The Innovation&lt;/secondary-title&gt;&lt;/titles&gt;&lt;periodical&gt;&lt;full-title&gt;The Innovation&lt;/full-title&gt;&lt;/periodical&gt;&lt;volume&gt;2&lt;/volume&gt;&lt;number&gt;3&lt;/number&gt;&lt;dates&gt;&lt;year&gt;2021&lt;/year&gt;&lt;/dates&gt;&lt;publisher&gt;Elsevier&lt;/publisher&gt;&lt;isbn&gt;2666-6758&lt;/isbn&gt;&lt;urls&gt;&lt;related-urls&gt;&lt;url&gt;https://doi.org/10.1016/j.xinn.2021.100141&lt;/url&gt;&lt;/related-urls&gt;&lt;/urls&gt;&lt;electronic-resource-num&gt;10.1016/j.xinn.2021.100141&lt;/electronic-resource-num&gt;&lt;access-date&gt;2023/03/24&lt;/access-date&gt;&lt;/record&gt;&lt;/Cite&gt;&lt;/EndNote&gt;</w:instrText>
      </w:r>
      <w:r w:rsidR="002D5CF7">
        <w:fldChar w:fldCharType="separate"/>
      </w:r>
      <w:r w:rsidR="002D5CF7">
        <w:rPr>
          <w:noProof/>
        </w:rPr>
        <w:t>(Wu et al. 2021)</w:t>
      </w:r>
      <w:r w:rsidR="002D5CF7">
        <w:fldChar w:fldCharType="end"/>
      </w:r>
      <w:r w:rsidR="00CF51E3">
        <w:t xml:space="preserve">, </w:t>
      </w:r>
      <w:proofErr w:type="spellStart"/>
      <w:r w:rsidR="00CF51E3">
        <w:t>gProfiler</w:t>
      </w:r>
      <w:proofErr w:type="spellEnd"/>
      <w:r w:rsidR="002D5CF7">
        <w:t xml:space="preserve"> </w:t>
      </w:r>
      <w:r w:rsidR="002D5CF7">
        <w:fldChar w:fldCharType="begin"/>
      </w:r>
      <w:r w:rsidR="002D5CF7">
        <w:instrText xml:space="preserve"> ADDIN EN.CITE &lt;EndNote&gt;&lt;Cite&gt;&lt;Author&gt;Kolberg&lt;/Author&gt;&lt;Year&gt;2020&lt;/Year&gt;&lt;RecNum&gt;66&lt;/RecNum&gt;&lt;DisplayText&gt;(Kolberg et al. 2020)&lt;/DisplayText&gt;&lt;record&gt;&lt;rec-number&gt;66&lt;/rec-number&gt;&lt;foreign-keys&gt;&lt;key app="EN" db-id="pseefr0zjzd0enea9zspfpzca09xxa0esfsx" timestamp="1679652033"&gt;66&lt;/key&gt;&lt;/foreign-keys&gt;&lt;ref-type name="Journal Article"&gt;17&lt;/ref-type&gt;&lt;contributors&gt;&lt;authors&gt;&lt;author&gt;Kolberg, L&lt;/author&gt;&lt;author&gt;Raudvere, U&lt;/author&gt;&lt;author&gt;Kuzmin, I&lt;/author&gt;&lt;author&gt;Vilo, J&lt;/author&gt;&lt;author&gt;Peterson, H&lt;/author&gt;&lt;/authors&gt;&lt;/contributors&gt;&lt;titles&gt;&lt;title&gt;gprofiler2 -- an R package for gene list functional enrichment analysis and namespace conversion toolset g:Profiler [version 2; peer review: 2 approved]&lt;/title&gt;&lt;secondary-title&gt;F1000Research&lt;/secondary-title&gt;&lt;/titles&gt;&lt;periodical&gt;&lt;full-title&gt;F1000Research&lt;/full-title&gt;&lt;/periodical&gt;&lt;volume&gt;9&lt;/volume&gt;&lt;number&gt;709&lt;/number&gt;&lt;dates&gt;&lt;year&gt;2020&lt;/year&gt;&lt;/dates&gt;&lt;urls&gt;&lt;related-urls&gt;&lt;url&gt;https://f1000research.com/articles/9-709/v2&lt;/url&gt;&lt;/related-urls&gt;&lt;/urls&gt;&lt;electronic-resource-num&gt;10.12688/f1000research.24956.2&lt;/electronic-resource-num&gt;&lt;/record&gt;&lt;/Cite&gt;&lt;/EndNote&gt;</w:instrText>
      </w:r>
      <w:r w:rsidR="002D5CF7">
        <w:fldChar w:fldCharType="separate"/>
      </w:r>
      <w:r w:rsidR="002D5CF7">
        <w:rPr>
          <w:noProof/>
        </w:rPr>
        <w:t>(Kolberg et al. 2020)</w:t>
      </w:r>
      <w:r w:rsidR="002D5CF7">
        <w:fldChar w:fldCharType="end"/>
      </w:r>
      <w:r w:rsidR="00CF51E3">
        <w:t xml:space="preserve">, </w:t>
      </w:r>
      <w:proofErr w:type="spellStart"/>
      <w:r w:rsidR="00CF51E3">
        <w:t>Revego</w:t>
      </w:r>
      <w:proofErr w:type="spellEnd"/>
      <w:r w:rsidR="00D225DF">
        <w:t xml:space="preserve"> </w:t>
      </w:r>
      <w:r w:rsidR="002D5CF7">
        <w:fldChar w:fldCharType="begin"/>
      </w:r>
      <w:r w:rsidR="002D5CF7">
        <w:instrText xml:space="preserve"> ADDIN EN.CITE &lt;EndNote&gt;&lt;Cite&gt;&lt;Author&gt;Supek&lt;/Author&gt;&lt;Year&gt;2011&lt;/Year&gt;&lt;RecNum&gt;68&lt;/RecNum&gt;&lt;DisplayText&gt;(Supek et al. 2011)&lt;/DisplayText&gt;&lt;record&gt;&lt;rec-number&gt;68&lt;/rec-number&gt;&lt;foreign-keys&gt;&lt;key app="EN" db-id="pseefr0zjzd0enea9zspfpzca09xxa0esfsx" timestamp="1679652436"&gt;68&lt;/key&gt;&lt;/foreign-keys&gt;&lt;ref-type name="Journal Article"&gt;17&lt;/ref-type&gt;&lt;contributors&gt;&lt;authors&gt;&lt;author&gt;Supek, Fran&lt;/author&gt;&lt;author&gt;Bošnjak, Matko&lt;/author&gt;&lt;author&gt;Škunca, Nives&lt;/author&gt;&lt;author&gt;Šmuc, Tomislav&lt;/author&gt;&lt;/authors&gt;&lt;/contributors&gt;&lt;titles&gt;&lt;title&gt;REVIGO Summarizes and Visualizes Long Lists of Gene Ontology Terms&lt;/title&gt;&lt;secondary-title&gt;PLOS ONE&lt;/secondary-title&gt;&lt;/titles&gt;&lt;periodical&gt;&lt;full-title&gt;PLOS ONE&lt;/full-title&gt;&lt;/periodical&gt;&lt;pages&gt;e21800&lt;/pages&gt;&lt;volume&gt;6&lt;/volume&gt;&lt;number&gt;7&lt;/number&gt;&lt;dates&gt;&lt;year&gt;2011&lt;/year&gt;&lt;/dates&gt;&lt;publisher&gt;Public Library of Science&lt;/publisher&gt;&lt;urls&gt;&lt;related-urls&gt;&lt;url&gt;https://doi.org/10.1371/journal.pone.0021800&lt;/url&gt;&lt;/related-urls&gt;&lt;/urls&gt;&lt;electronic-resource-num&gt;10.1371/journal.pone.0021800&lt;/electronic-resource-num&gt;&lt;/record&gt;&lt;/Cite&gt;&lt;/EndNote&gt;</w:instrText>
      </w:r>
      <w:r w:rsidR="002D5CF7">
        <w:fldChar w:fldCharType="separate"/>
      </w:r>
      <w:r w:rsidR="002D5CF7">
        <w:rPr>
          <w:noProof/>
        </w:rPr>
        <w:t>(Supek et al. 2011)</w:t>
      </w:r>
      <w:r w:rsidR="002D5CF7">
        <w:fldChar w:fldCharType="end"/>
      </w:r>
      <w:r w:rsidR="00CF51E3">
        <w:t>.</w:t>
      </w:r>
    </w:p>
    <w:p w14:paraId="69A37EC4" w14:textId="2C60D7DF" w:rsidR="00574C94" w:rsidRDefault="00574C94" w:rsidP="00340A75">
      <w:pPr>
        <w:jc w:val="both"/>
      </w:pPr>
    </w:p>
    <w:p w14:paraId="4BF21018" w14:textId="77777777" w:rsidR="00CF51E3" w:rsidRDefault="00CF51E3" w:rsidP="00340A75">
      <w:pPr>
        <w:jc w:val="both"/>
        <w:rPr>
          <w:b/>
          <w:bCs/>
        </w:rPr>
      </w:pPr>
    </w:p>
    <w:p w14:paraId="47CEFF5D" w14:textId="15C633F4" w:rsidR="00DD4457" w:rsidRPr="00822826" w:rsidRDefault="00DD4457" w:rsidP="00340A75">
      <w:pPr>
        <w:pStyle w:val="Heading2"/>
      </w:pPr>
      <w:r w:rsidRPr="00822826">
        <w:t>GSEA</w:t>
      </w:r>
      <w:r w:rsidR="007C7DCA">
        <w:t xml:space="preserve"> (Gene Set Enrichment Analysis)</w:t>
      </w:r>
    </w:p>
    <w:p w14:paraId="48871CFC" w14:textId="25AAD645" w:rsidR="00041CC2" w:rsidRDefault="00CF51E3" w:rsidP="00340A75">
      <w:pPr>
        <w:jc w:val="both"/>
      </w:pPr>
      <w:r>
        <w:t>Large changes in a gene list can be known by ORA, but</w:t>
      </w:r>
      <w:r w:rsidR="000E1372">
        <w:t xml:space="preserve"> </w:t>
      </w:r>
      <w:r w:rsidR="00B76810">
        <w:t>co-ordinated</w:t>
      </w:r>
      <w:r w:rsidR="000E1372">
        <w:t xml:space="preserve"> subtle changes can be known by considering all the ranked genes in an experiment </w:t>
      </w:r>
      <w:r w:rsidR="000E1372">
        <w:fldChar w:fldCharType="begin"/>
      </w:r>
      <w:r w:rsidR="000E1372">
        <w:instrText xml:space="preserve"> ADDIN EN.CITE &lt;EndNote&gt;&lt;Cite&gt;&lt;Author&gt;Subramanian&lt;/Author&gt;&lt;Year&gt;2005&lt;/Year&gt;&lt;RecNum&gt;36&lt;/RecNum&gt;&lt;DisplayText&gt;(Subramanian et al. 2005)&lt;/DisplayText&gt;&lt;record&gt;&lt;rec-number&gt;36&lt;/rec-number&gt;&lt;foreign-keys&gt;&lt;key app="EN" db-id="pseefr0zjzd0enea9zspfpzca09xxa0esfsx" timestamp="1679050977"&gt;36&lt;/key&gt;&lt;/foreign-keys&gt;&lt;ref-type name="Journal Article"&gt;17&lt;/ref-type&gt;&lt;contributors&gt;&lt;authors&gt;&lt;author&gt;Subramanian, Aravind&lt;/author&gt;&lt;author&gt;Tamayo, Pablo&lt;/author&gt;&lt;author&gt;Mootha, Vamsi K.&lt;/author&gt;&lt;author&gt;Mukherjee, Sayan&lt;/author&gt;&lt;author&gt;Ebert, Benjamin L.&lt;/author&gt;&lt;author&gt;Gillette, Michael A.&lt;/author&gt;&lt;author&gt;Paulovich, Amanda&lt;/author&gt;&lt;author&gt;Pomeroy, Scott L.&lt;/author&gt;&lt;author&gt;Golub, Todd R.&lt;/author&gt;&lt;author&gt;Lander, Eric S.&lt;/author&gt;&lt;author&gt;Mesirov, Jill P.&lt;/author&gt;&lt;/authors&gt;&lt;/contributors&gt;&lt;titles&gt;&lt;title&gt;Gene set enrichment analysis: A knowledge-based approach for interpreting genome-wide expression profiles&lt;/title&gt;&lt;secondary-title&gt;Proceedings of the National Academy of Sciences&lt;/secondary-title&gt;&lt;/titles&gt;&lt;periodical&gt;&lt;full-title&gt;Proceedings of the National Academy of Sciences&lt;/full-title&gt;&lt;/periodical&gt;&lt;pages&gt;15545-15550&lt;/pages&gt;&lt;volume&gt;102&lt;/volume&gt;&lt;number&gt;43&lt;/number&gt;&lt;dates&gt;&lt;year&gt;2005&lt;/year&gt;&lt;/dates&gt;&lt;urls&gt;&lt;related-urls&gt;&lt;url&gt;https://www.pnas.org/doi/abs/10.1073/pnas.0506580102&lt;/url&gt;&lt;/related-urls&gt;&lt;/urls&gt;&lt;electronic-resource-num&gt;doi:10.1073/pnas.0506580102&lt;/electronic-resource-num&gt;&lt;/record&gt;&lt;/Cite&gt;&lt;/EndNote&gt;</w:instrText>
      </w:r>
      <w:r w:rsidR="000E1372">
        <w:fldChar w:fldCharType="separate"/>
      </w:r>
      <w:r w:rsidR="000E1372">
        <w:rPr>
          <w:noProof/>
        </w:rPr>
        <w:t>(Subramanian et al. 2005)</w:t>
      </w:r>
      <w:r w:rsidR="000E1372">
        <w:fldChar w:fldCharType="end"/>
      </w:r>
      <w:r w:rsidR="000E1372">
        <w:t>.</w:t>
      </w:r>
      <w:r w:rsidR="00E165F2">
        <w:t xml:space="preserve"> </w:t>
      </w:r>
      <w:r w:rsidR="000E1372">
        <w:t>GSEA,</w:t>
      </w:r>
      <w:r w:rsidR="00E165F2">
        <w:t xml:space="preserve"> has three key steps, first one is calculation of Enrichment Score (ES), which is over representation at top or bottom of the ranked list, second is the calculation of significance of ES, lastly ES level is adjusted to adjusted to correct multiple  hypothesis testing </w:t>
      </w:r>
      <w:r w:rsidR="00E165F2">
        <w:t xml:space="preserve"> </w:t>
      </w:r>
      <w:r w:rsidR="00E165F2">
        <w:fldChar w:fldCharType="begin"/>
      </w:r>
      <w:r w:rsidR="00E165F2">
        <w:instrText xml:space="preserve"> ADDIN EN.CITE &lt;EndNote&gt;&lt;Cite&gt;&lt;Author&gt;Subramanian&lt;/Author&gt;&lt;Year&gt;2005&lt;/Year&gt;&lt;RecNum&gt;36&lt;/RecNum&gt;&lt;DisplayText&gt;(Subramanian et al. 2005)&lt;/DisplayText&gt;&lt;record&gt;&lt;rec-number&gt;36&lt;/rec-number&gt;&lt;foreign-keys&gt;&lt;key app="EN" db-id="pseefr0zjzd0enea9zspfpzca09xxa0esfsx" timestamp="1679050977"&gt;36&lt;/key&gt;&lt;/foreign-keys&gt;&lt;ref-type name="Journal Article"&gt;17&lt;/ref-type&gt;&lt;contributors&gt;&lt;authors&gt;&lt;author&gt;Subramanian, Aravind&lt;/author&gt;&lt;author&gt;Tamayo, Pablo&lt;/author&gt;&lt;author&gt;Mootha, Vamsi K.&lt;/author&gt;&lt;author&gt;Mukherjee, Sayan&lt;/author&gt;&lt;author&gt;Ebert, Benjamin L.&lt;/author&gt;&lt;author&gt;Gillette, Michael A.&lt;/author&gt;&lt;author&gt;Paulovich, Amanda&lt;/author&gt;&lt;author&gt;Pomeroy, Scott L.&lt;/author&gt;&lt;author&gt;Golub, Todd R.&lt;/author&gt;&lt;author&gt;Lander, Eric S.&lt;/author&gt;&lt;author&gt;Mesirov, Jill P.&lt;/author&gt;&lt;/authors&gt;&lt;/contributors&gt;&lt;titles&gt;&lt;title&gt;Gene set enrichment analysis: A knowledge-based approach for interpreting genome-wide expression profiles&lt;/title&gt;&lt;secondary-title&gt;Proceedings of the National Academy of Sciences&lt;/secondary-title&gt;&lt;/titles&gt;&lt;periodical&gt;&lt;full-title&gt;Proceedings of the National Academy of Sciences&lt;/full-title&gt;&lt;/periodical&gt;&lt;pages&gt;15545-15550&lt;/pages&gt;&lt;volume&gt;102&lt;/volume&gt;&lt;number&gt;43&lt;/number&gt;&lt;dates&gt;&lt;year&gt;2005&lt;/year&gt;&lt;/dates&gt;&lt;urls&gt;&lt;related-urls&gt;&lt;url&gt;https://www.pnas.org/doi/abs/10.1073/pnas.0506580102&lt;/url&gt;&lt;/related-urls&gt;&lt;/urls&gt;&lt;electronic-resource-num&gt;doi:10.1073/pnas.0506580102&lt;/electronic-resource-num&gt;&lt;/record&gt;&lt;/Cite&gt;&lt;/EndNote&gt;</w:instrText>
      </w:r>
      <w:r w:rsidR="00E165F2">
        <w:fldChar w:fldCharType="separate"/>
      </w:r>
      <w:r w:rsidR="00E165F2">
        <w:rPr>
          <w:noProof/>
        </w:rPr>
        <w:t>(Subramanian et al. 2005)</w:t>
      </w:r>
      <w:r w:rsidR="00E165F2">
        <w:fldChar w:fldCharType="end"/>
      </w:r>
      <w:r w:rsidR="00E165F2">
        <w:t>.</w:t>
      </w:r>
      <w:r w:rsidR="00E165F2">
        <w:t xml:space="preserve"> </w:t>
      </w:r>
      <w:r w:rsidR="00041CC2">
        <w:t xml:space="preserve">Likewise, there is GSVA </w:t>
      </w:r>
      <w:r w:rsidR="00B45F71">
        <w:fldChar w:fldCharType="begin"/>
      </w:r>
      <w:r w:rsidR="00B45F71">
        <w:instrText xml:space="preserve"> ADDIN EN.CITE &lt;EndNote&gt;&lt;Cite&gt;&lt;Author&gt;Hänzelmann&lt;/Author&gt;&lt;Year&gt;2013&lt;/Year&gt;&lt;RecNum&gt;58&lt;/RecNum&gt;&lt;DisplayText&gt;(Hänzelmann, Castelo &amp;amp; Guinney 2013)&lt;/DisplayText&gt;&lt;record&gt;&lt;rec-number&gt;58&lt;/rec-number&gt;&lt;foreign-keys&gt;&lt;key app="EN" db-id="pseefr0zjzd0enea9zspfpzca09xxa0esfsx" timestamp="1679635448"&gt;58&lt;/key&gt;&lt;/foreign-keys&gt;&lt;ref-type name="Journal Article"&gt;17&lt;/ref-type&gt;&lt;contributors&gt;&lt;authors&gt;&lt;author&gt;Hänzelmann, Sonja&lt;/author&gt;&lt;author&gt;Castelo, Robert&lt;/author&gt;&lt;author&gt;Guinney, Justin&lt;/author&gt;&lt;/authors&gt;&lt;/contributors&gt;&lt;titles&gt;&lt;title&gt;GSVA: gene set variation analysis for microarray and RNA-Seq data&lt;/title&gt;&lt;secondary-title&gt;BMC Bioinformatics&lt;/secondary-title&gt;&lt;/titles&gt;&lt;periodical&gt;&lt;full-title&gt;BMC Bioinformatics&lt;/full-title&gt;&lt;/periodical&gt;&lt;pages&gt;7&lt;/pages&gt;&lt;volume&gt;14&lt;/volume&gt;&lt;number&gt;1&lt;/number&gt;&lt;dates&gt;&lt;year&gt;2013&lt;/year&gt;&lt;pub-dates&gt;&lt;date&gt;2013/01/16&lt;/date&gt;&lt;/pub-dates&gt;&lt;/dates&gt;&lt;isbn&gt;1471-2105&lt;/isbn&gt;&lt;urls&gt;&lt;related-urls&gt;&lt;url&gt;https://doi.org/10.1186/1471-2105-14-7&lt;/url&gt;&lt;/related-urls&gt;&lt;/urls&gt;&lt;electronic-resource-num&gt;10.1186/1471-2105-14-7&lt;/electronic-resource-num&gt;&lt;/record&gt;&lt;/Cite&gt;&lt;/EndNote&gt;</w:instrText>
      </w:r>
      <w:r w:rsidR="00B45F71">
        <w:fldChar w:fldCharType="separate"/>
      </w:r>
      <w:r w:rsidR="00B45F71">
        <w:rPr>
          <w:noProof/>
        </w:rPr>
        <w:t>(Hänzelmann, Castelo &amp; Guinney 2013)</w:t>
      </w:r>
      <w:r w:rsidR="00B45F71">
        <w:fldChar w:fldCharType="end"/>
      </w:r>
      <w:r w:rsidR="00041CC2">
        <w:t xml:space="preserve"> and </w:t>
      </w:r>
      <w:proofErr w:type="spellStart"/>
      <w:r w:rsidR="00041CC2">
        <w:t>SeqGSEA</w:t>
      </w:r>
      <w:proofErr w:type="spellEnd"/>
      <w:r w:rsidR="00041CC2">
        <w:t xml:space="preserve"> </w:t>
      </w:r>
      <w:r w:rsidR="00B45F71">
        <w:t xml:space="preserve">  </w:t>
      </w:r>
      <w:r w:rsidR="00B45F71">
        <w:fldChar w:fldCharType="begin"/>
      </w:r>
      <w:r w:rsidR="00B45F71">
        <w:instrText xml:space="preserve"> ADDIN EN.CITE &lt;EndNote&gt;&lt;Cite&gt;&lt;Author&gt;Wang&lt;/Author&gt;&lt;Year&gt;2013&lt;/Year&gt;&lt;RecNum&gt;59&lt;/RecNum&gt;&lt;DisplayText&gt;(Wang &amp;amp; Cairns 2013)&lt;/DisplayText&gt;&lt;record&gt;&lt;rec-number&gt;59&lt;/rec-number&gt;&lt;foreign-keys&gt;&lt;key app="EN" db-id="pseefr0zjzd0enea9zspfpzca09xxa0esfsx" timestamp="1679635528"&gt;59&lt;/key&gt;&lt;/foreign-keys&gt;&lt;ref-type name="Journal Article"&gt;17&lt;/ref-type&gt;&lt;contributors&gt;&lt;authors&gt;&lt;author&gt;Wang, Xi&lt;/author&gt;&lt;author&gt;Cairns, Murray J.&lt;/author&gt;&lt;/authors&gt;&lt;/contributors&gt;&lt;titles&gt;&lt;title&gt;Gene set enrichment analysis of RNA-Seq data: integrating differential expression and splicing&lt;/title&gt;&lt;secondary-title&gt;BMC Bioinformatics&lt;/secondary-title&gt;&lt;/titles&gt;&lt;periodical&gt;&lt;full-title&gt;BMC Bioinformatics&lt;/full-title&gt;&lt;/periodical&gt;&lt;pages&gt;S16&lt;/pages&gt;&lt;volume&gt;14&lt;/volume&gt;&lt;number&gt;5&lt;/number&gt;&lt;dates&gt;&lt;year&gt;2013&lt;/year&gt;&lt;pub-dates&gt;&lt;date&gt;2013/04/10&lt;/date&gt;&lt;/pub-dates&gt;&lt;/dates&gt;&lt;isbn&gt;1471-2105&lt;/isbn&gt;&lt;urls&gt;&lt;related-urls&gt;&lt;url&gt;https://doi.org/10.1186/1471-2105-14-S5-S16&lt;/url&gt;&lt;/related-urls&gt;&lt;/urls&gt;&lt;electronic-resource-num&gt;10.1186/1471-2105-14-S5-S16&lt;/electronic-resource-num&gt;&lt;/record&gt;&lt;/Cite&gt;&lt;/EndNote&gt;</w:instrText>
      </w:r>
      <w:r w:rsidR="00B45F71">
        <w:fldChar w:fldCharType="separate"/>
      </w:r>
      <w:r w:rsidR="00B45F71">
        <w:rPr>
          <w:noProof/>
        </w:rPr>
        <w:t>(Wang &amp; Cairns 2013)</w:t>
      </w:r>
      <w:r w:rsidR="00B45F71">
        <w:fldChar w:fldCharType="end"/>
      </w:r>
      <w:r w:rsidR="00B45F71">
        <w:t xml:space="preserve"> using similar framework to GSEA with new added functions such as the ability to determine splicing</w:t>
      </w:r>
      <w:r w:rsidR="00041CC2">
        <w:t xml:space="preserve">. </w:t>
      </w:r>
    </w:p>
    <w:p w14:paraId="12FE4A20" w14:textId="77777777" w:rsidR="00041CC2" w:rsidRDefault="00041CC2" w:rsidP="00340A75">
      <w:pPr>
        <w:jc w:val="both"/>
      </w:pPr>
    </w:p>
    <w:p w14:paraId="29C50705" w14:textId="665D587A" w:rsidR="00F17AC0" w:rsidRPr="00D05402" w:rsidRDefault="00041CC2" w:rsidP="00340A75">
      <w:pPr>
        <w:pStyle w:val="Heading1"/>
        <w:rPr>
          <w:rFonts w:eastAsiaTheme="minorHAnsi"/>
        </w:rPr>
      </w:pPr>
      <w:r>
        <w:t xml:space="preserve"> </w:t>
      </w:r>
      <w:r w:rsidR="007C7DCA">
        <w:t>P</w:t>
      </w:r>
      <w:r w:rsidR="00822826" w:rsidRPr="00822826">
        <w:t>rotein centric and Gene centric annotation.</w:t>
      </w:r>
    </w:p>
    <w:p w14:paraId="6BBEB453" w14:textId="3858A49C" w:rsidR="00F17AC0" w:rsidRDefault="00041CC2" w:rsidP="00340A75">
      <w:pPr>
        <w:jc w:val="both"/>
      </w:pPr>
      <w:r w:rsidRPr="00D05402">
        <w:t xml:space="preserve">RNA </w:t>
      </w:r>
      <w:proofErr w:type="spellStart"/>
      <w:r w:rsidRPr="00D05402">
        <w:t>seq</w:t>
      </w:r>
      <w:proofErr w:type="spellEnd"/>
      <w:r w:rsidRPr="00D05402">
        <w:t xml:space="preserve"> data contains non coding RNAs, for its annotation </w:t>
      </w:r>
      <w:proofErr w:type="spellStart"/>
      <w:r w:rsidRPr="00D05402">
        <w:t>Rfam</w:t>
      </w:r>
      <w:proofErr w:type="spellEnd"/>
      <w:r w:rsidRPr="00D05402">
        <w:t xml:space="preserve"> database</w:t>
      </w:r>
      <w:r w:rsidR="00D05402" w:rsidRPr="00D05402">
        <w:t xml:space="preserve"> </w:t>
      </w:r>
      <w:r w:rsidR="00D05402" w:rsidRPr="00D05402">
        <w:fldChar w:fldCharType="begin"/>
      </w:r>
      <w:r w:rsidR="00D05402" w:rsidRPr="00D05402">
        <w:instrText xml:space="preserve"> ADDIN EN.CITE &lt;EndNote&gt;&lt;Cite&gt;&lt;Author&gt;Gardner&lt;/Author&gt;&lt;Year&gt;2008&lt;/Year&gt;&lt;RecNum&gt;64&lt;/RecNum&gt;&lt;DisplayText&gt;(Gardner et al. 2008)&lt;/DisplayText&gt;&lt;record&gt;&lt;rec-number&gt;64&lt;/rec-number&gt;&lt;foreign-keys&gt;&lt;key app="EN" db-id="pseefr0zjzd0enea9zspfpzca09xxa0esfsx" timestamp="1679638842"&gt;64&lt;/key&gt;&lt;/foreign-keys&gt;&lt;ref-type name="Journal Article"&gt;17&lt;/ref-type&gt;&lt;contributors&gt;&lt;authors&gt;&lt;author&gt;Gardner, Paul P.&lt;/author&gt;&lt;author&gt;Daub, Jennifer&lt;/author&gt;&lt;author&gt;Tate, John G.&lt;/author&gt;&lt;author&gt;Nawrocki, Eric P.&lt;/author&gt;&lt;author&gt;Kolbe, Diana L.&lt;/author&gt;&lt;author&gt;Lindgreen, Stinus&lt;/author&gt;&lt;author&gt;Wilkinson, Adam C.&lt;/author&gt;&lt;author&gt;Finn, Robert D.&lt;/author&gt;&lt;author&gt;Griffiths-Jones, Sam&lt;/author&gt;&lt;author&gt;Eddy, Sean R.&lt;/author&gt;&lt;author&gt;Bateman, Alex&lt;/author&gt;&lt;/authors&gt;&lt;/contributors&gt;&lt;titles&gt;&lt;title&gt;Rfam: updates to the RNA families database&lt;/title&gt;&lt;secondary-title&gt;Nucleic Acids Research&lt;/secondary-title&gt;&lt;/titles&gt;&lt;periodical&gt;&lt;full-title&gt;Nucleic acids research&lt;/full-title&gt;&lt;abbr-1&gt;Nucleic Acids Res&lt;/abbr-1&gt;&lt;/periodical&gt;&lt;pages&gt;D136-D140&lt;/pages&gt;&lt;volume&gt;37&lt;/volume&gt;&lt;number&gt;suppl_1&lt;/number&gt;&lt;dates&gt;&lt;year&gt;2008&lt;/year&gt;&lt;/dates&gt;&lt;isbn&gt;0305-1048&lt;/isbn&gt;&lt;urls&gt;&lt;related-urls&gt;&lt;url&gt;https://doi.org/10.1093/nar/gkn766&lt;/url&gt;&lt;/related-urls&gt;&lt;/urls&gt;&lt;electronic-resource-num&gt;10.1093/nar/gkn766&lt;/electronic-resource-num&gt;&lt;access-date&gt;3/24/2023&lt;/access-date&gt;&lt;/record&gt;&lt;/Cite&gt;&lt;/EndNote&gt;</w:instrText>
      </w:r>
      <w:r w:rsidR="00D05402" w:rsidRPr="00D05402">
        <w:fldChar w:fldCharType="separate"/>
      </w:r>
      <w:r w:rsidR="00D05402" w:rsidRPr="00D05402">
        <w:rPr>
          <w:noProof/>
        </w:rPr>
        <w:t>(Gardner et al. 2008)</w:t>
      </w:r>
      <w:r w:rsidR="00D05402" w:rsidRPr="00D05402">
        <w:fldChar w:fldCharType="end"/>
      </w:r>
      <w:r w:rsidR="00D05402" w:rsidRPr="00D05402">
        <w:t xml:space="preserve"> </w:t>
      </w:r>
      <w:r w:rsidRPr="00D05402">
        <w:t xml:space="preserve">can be used which has well characterised RNAs. Protein coding annotation can be obtained </w:t>
      </w:r>
      <w:proofErr w:type="spellStart"/>
      <w:r w:rsidRPr="00D05402">
        <w:t>SwissProt</w:t>
      </w:r>
      <w:proofErr w:type="spellEnd"/>
      <w:r w:rsidRPr="00D05402">
        <w:t xml:space="preserve"> </w:t>
      </w:r>
      <w:r w:rsidR="00D05402" w:rsidRPr="00D05402">
        <w:fldChar w:fldCharType="begin"/>
      </w:r>
      <w:r w:rsidR="00D05402" w:rsidRPr="00D05402">
        <w:instrText xml:space="preserve"> ADDIN EN.CITE &lt;EndNote&gt;&lt;Cite&gt;&lt;Author&gt;Bairoch&lt;/Author&gt;&lt;Year&gt;2004&lt;/Year&gt;&lt;RecNum&gt;60&lt;/RecNum&gt;&lt;DisplayText&gt;(Bairoch et al. 2004)&lt;/DisplayText&gt;&lt;record&gt;&lt;rec-number&gt;60&lt;/rec-number&gt;&lt;foreign-keys&gt;&lt;key app="EN" db-id="pseefr0zjzd0enea9zspfpzca09xxa0esfsx" timestamp="1679638502"&gt;60&lt;/key&gt;&lt;/foreign-keys&gt;&lt;ref-type name="Journal Article"&gt;17&lt;/ref-type&gt;&lt;contributors&gt;&lt;authors&gt;&lt;author&gt;Bairoch, Amos&lt;/author&gt;&lt;author&gt;Boeckmann, Brigitte&lt;/author&gt;&lt;author&gt;Ferro, Serenella&lt;/author&gt;&lt;author&gt;Gasteiger, Elisabeth&lt;/author&gt;&lt;/authors&gt;&lt;/contributors&gt;&lt;titles&gt;&lt;title&gt;Swiss-Prot: Juggling between evolution and stability&lt;/title&gt;&lt;secondary-title&gt;Briefings in Bioinformatics&lt;/secondary-title&gt;&lt;/titles&gt;&lt;periodical&gt;&lt;full-title&gt;Briefings in Bioinformatics&lt;/full-title&gt;&lt;/periodical&gt;&lt;pages&gt;39-55&lt;/pages&gt;&lt;volume&gt;5&lt;/volume&gt;&lt;number&gt;1&lt;/number&gt;&lt;dates&gt;&lt;year&gt;2004&lt;/year&gt;&lt;/dates&gt;&lt;isbn&gt;1467-5463&lt;/isbn&gt;&lt;urls&gt;&lt;related-urls&gt;&lt;url&gt;https://doi.org/10.1093/bib/5.1.39&lt;/url&gt;&lt;/related-urls&gt;&lt;/urls&gt;&lt;electronic-resource-num&gt;10.1093/bib/5.1.39&lt;/electronic-resource-num&gt;&lt;access-date&gt;3/24/2023&lt;/access-date&gt;&lt;/record&gt;&lt;/Cite&gt;&lt;/EndNote&gt;</w:instrText>
      </w:r>
      <w:r w:rsidR="00D05402" w:rsidRPr="00D05402">
        <w:fldChar w:fldCharType="separate"/>
      </w:r>
      <w:r w:rsidR="00D05402" w:rsidRPr="00D05402">
        <w:rPr>
          <w:noProof/>
        </w:rPr>
        <w:t>(Bairoch et al. 2004)</w:t>
      </w:r>
      <w:r w:rsidR="00D05402" w:rsidRPr="00D05402">
        <w:fldChar w:fldCharType="end"/>
      </w:r>
      <w:r w:rsidRPr="00D05402">
        <w:t xml:space="preserve">)and </w:t>
      </w:r>
      <w:proofErr w:type="spellStart"/>
      <w:r w:rsidRPr="00D05402">
        <w:t>Pfam</w:t>
      </w:r>
      <w:proofErr w:type="spellEnd"/>
      <w:r w:rsidRPr="00D05402">
        <w:t xml:space="preserve"> </w:t>
      </w:r>
      <w:r w:rsidR="00D05402" w:rsidRPr="00D05402">
        <w:fldChar w:fldCharType="begin"/>
      </w:r>
      <w:r w:rsidR="00D05402" w:rsidRPr="00D05402">
        <w:instrText xml:space="preserve"> ADDIN EN.CITE &lt;EndNote&gt;&lt;Cite&gt;&lt;Author&gt;Finn&lt;/Author&gt;&lt;Year&gt;2013&lt;/Year&gt;&lt;RecNum&gt;63&lt;/RecNum&gt;&lt;DisplayText&gt;(Finn et al. 2013)&lt;/DisplayText&gt;&lt;record&gt;&lt;rec-number&gt;63&lt;/rec-number&gt;&lt;foreign-keys&gt;&lt;key app="EN" db-id="pseefr0zjzd0enea9zspfpzca09xxa0esfsx" timestamp="1679638707"&gt;63&lt;/key&gt;&lt;/foreign-keys&gt;&lt;ref-type name="Journal Article"&gt;17&lt;/ref-type&gt;&lt;contributors&gt;&lt;authors&gt;&lt;author&gt;Finn, Robert D.&lt;/author&gt;&lt;author&gt;Bateman, Alex&lt;/author&gt;&lt;author&gt;Clements, Jody&lt;/author&gt;&lt;author&gt;Coggill, Penelope&lt;/author&gt;&lt;author&gt;Eberhardt, Ruth Y.&lt;/author&gt;&lt;author&gt;Eddy, Sean R.&lt;/author&gt;&lt;author&gt;Heger, Andreas&lt;/author&gt;&lt;author&gt;Hetherington, Kirstie&lt;/author&gt;&lt;author&gt;Holm, Liisa&lt;/author&gt;&lt;author&gt;Mistry, Jaina&lt;/author&gt;&lt;author&gt;Sonnhammer, Erik L. L.&lt;/author&gt;&lt;author&gt;Tate, John&lt;/author&gt;&lt;author&gt;Punta, Marco&lt;/author&gt;&lt;/authors&gt;&lt;/contributors&gt;&lt;titles&gt;&lt;title&gt;Pfam: the protein families database&lt;/title&gt;&lt;secondary-title&gt;Nucleic Acids Research&lt;/secondary-title&gt;&lt;/titles&gt;&lt;periodical&gt;&lt;full-title&gt;Nucleic acids research&lt;/full-title&gt;&lt;abbr-1&gt;Nucleic Acids Res&lt;/abbr-1&gt;&lt;/periodical&gt;&lt;pages&gt;D222-D230&lt;/pages&gt;&lt;volume&gt;42&lt;/volume&gt;&lt;number&gt;D1&lt;/number&gt;&lt;dates&gt;&lt;year&gt;2013&lt;/year&gt;&lt;/dates&gt;&lt;isbn&gt;0305-1048&lt;/isbn&gt;&lt;urls&gt;&lt;related-urls&gt;&lt;url&gt;https://doi.org/10.1093/nar/gkt1223&lt;/url&gt;&lt;/related-urls&gt;&lt;/urls&gt;&lt;electronic-resource-num&gt;10.1093/nar/gkt1223&lt;/electronic-resource-num&gt;&lt;access-date&gt;3/24/2023&lt;/access-date&gt;&lt;/record&gt;&lt;/Cite&gt;&lt;/EndNote&gt;</w:instrText>
      </w:r>
      <w:r w:rsidR="00D05402" w:rsidRPr="00D05402">
        <w:fldChar w:fldCharType="separate"/>
      </w:r>
      <w:r w:rsidR="00D05402" w:rsidRPr="00D05402">
        <w:rPr>
          <w:noProof/>
        </w:rPr>
        <w:t>(Finn et al. 2013)</w:t>
      </w:r>
      <w:r w:rsidR="00D05402" w:rsidRPr="00D05402">
        <w:fldChar w:fldCharType="end"/>
      </w:r>
      <w:r w:rsidRPr="00D05402">
        <w:t xml:space="preserve">. </w:t>
      </w:r>
    </w:p>
    <w:p w14:paraId="3BAFBD6E" w14:textId="6002E6BF" w:rsidR="00D05402" w:rsidRDefault="00D05402" w:rsidP="00340A75">
      <w:pPr>
        <w:jc w:val="both"/>
      </w:pPr>
    </w:p>
    <w:p w14:paraId="6A5B19A8" w14:textId="3420D8CD" w:rsidR="00D05402" w:rsidRDefault="00D05402" w:rsidP="00340A75">
      <w:pPr>
        <w:pStyle w:val="Heading1"/>
      </w:pPr>
      <w:r w:rsidRPr="00D05402">
        <w:lastRenderedPageBreak/>
        <w:t>Conclusion</w:t>
      </w:r>
    </w:p>
    <w:p w14:paraId="654595DF" w14:textId="45A28127" w:rsidR="00D05402" w:rsidRPr="005E0DE5" w:rsidRDefault="00110FBC" w:rsidP="00340A75">
      <w:pPr>
        <w:jc w:val="both"/>
      </w:pPr>
      <w:r w:rsidRPr="005E0DE5">
        <w:t xml:space="preserve">Since the data obtained from high throughput technology is complex, </w:t>
      </w:r>
      <w:r w:rsidR="005E0DE5" w:rsidRPr="005E0DE5">
        <w:t>the analysis of gene lists is and exploratory approach rather than a  pure statistical solution, hence, the best conclusion is drawn with both the priori bio knowledge with help of existing tools.</w:t>
      </w:r>
      <w:r w:rsidR="00D05402" w:rsidRPr="005E0DE5">
        <w:fldChar w:fldCharType="begin"/>
      </w:r>
      <w:r w:rsidR="00D05402" w:rsidRPr="005E0DE5">
        <w:instrText xml:space="preserve"> ADDIN EN.CITE &lt;EndNote&gt;&lt;Cite&gt;&lt;Author&gt;Huang&lt;/Author&gt;&lt;Year&gt;2008&lt;/Year&gt;&lt;RecNum&gt;54&lt;/RecNum&gt;&lt;DisplayText&gt;(Huang, Sherman &amp;amp; Lempicki 2008)&lt;/DisplayText&gt;&lt;record&gt;&lt;rec-number&gt;54&lt;/rec-number&gt;&lt;foreign-keys&gt;&lt;key app="EN" db-id="pseefr0zjzd0enea9zspfpzca09xxa0esfsx" timestamp="1679474709"&gt;54&lt;/key&gt;&lt;/foreign-keys&gt;&lt;ref-type name="Journal Article"&gt;17&lt;/ref-type&gt;&lt;contributors&gt;&lt;authors&gt;&lt;author&gt;Huang, Da Wei&lt;/author&gt;&lt;author&gt;Sherman, Brad T.&lt;/author&gt;&lt;author&gt;Lempicki, Richard A.&lt;/author&gt;&lt;/authors&gt;&lt;/contributors&gt;&lt;titles&gt;&lt;title&gt;Bioinformatics enrichment tools: paths toward the comprehensive functional analysis of large gene lists&lt;/title&gt;&lt;secondary-title&gt;Nucleic Acids Research&lt;/secondary-title&gt;&lt;/titles&gt;&lt;periodical&gt;&lt;full-title&gt;Nucleic acids research&lt;/full-title&gt;&lt;abbr-1&gt;Nucleic Acids Res&lt;/abbr-1&gt;&lt;/periodical&gt;&lt;pages&gt;1-13&lt;/pages&gt;&lt;volume&gt;37&lt;/volume&gt;&lt;number&gt;1&lt;/number&gt;&lt;dates&gt;&lt;year&gt;2008&lt;/year&gt;&lt;/dates&gt;&lt;isbn&gt;0305-1048&lt;/isbn&gt;&lt;urls&gt;&lt;related-urls&gt;&lt;url&gt;https://doi.org/10.1093/nar/gkn923&lt;/url&gt;&lt;/related-urls&gt;&lt;/urls&gt;&lt;electronic-resource-num&gt;10.1093/nar/gkn923&lt;/electronic-resource-num&gt;&lt;access-date&gt;3/22/2023&lt;/access-date&gt;&lt;/record&gt;&lt;/Cite&gt;&lt;/EndNote&gt;</w:instrText>
      </w:r>
      <w:r w:rsidR="00D05402" w:rsidRPr="005E0DE5">
        <w:fldChar w:fldCharType="separate"/>
      </w:r>
      <w:r w:rsidR="00D05402" w:rsidRPr="005E0DE5">
        <w:rPr>
          <w:noProof/>
        </w:rPr>
        <w:t>(Huang, Sherman &amp; Lempicki 2008)</w:t>
      </w:r>
      <w:r w:rsidR="00D05402" w:rsidRPr="005E0DE5">
        <w:fldChar w:fldCharType="end"/>
      </w:r>
      <w:r w:rsidR="00D05402" w:rsidRPr="005E0DE5">
        <w:t xml:space="preserve">.  </w:t>
      </w:r>
    </w:p>
    <w:p w14:paraId="5CE320ED" w14:textId="2C823201" w:rsidR="50CA4A21" w:rsidRPr="00EE65FF" w:rsidRDefault="50CA4A21" w:rsidP="00340A75">
      <w:pPr>
        <w:jc w:val="both"/>
        <w:rPr>
          <w:rFonts w:cstheme="minorHAnsi"/>
          <w:sz w:val="24"/>
          <w:szCs w:val="24"/>
        </w:rPr>
      </w:pPr>
    </w:p>
    <w:p w14:paraId="559C182A" w14:textId="41E9DBB7" w:rsidR="00E521AC" w:rsidRPr="00EE65FF" w:rsidRDefault="00E521AC" w:rsidP="00340A75">
      <w:pPr>
        <w:pStyle w:val="Heading1"/>
        <w:rPr>
          <w:rFonts w:eastAsiaTheme="minorEastAsia"/>
        </w:rPr>
      </w:pPr>
      <w:r w:rsidRPr="00340A75">
        <w:t>References</w:t>
      </w:r>
    </w:p>
    <w:p w14:paraId="024DD81D" w14:textId="77777777" w:rsidR="00092909" w:rsidRPr="00EE65FF" w:rsidRDefault="00092909" w:rsidP="00340A75">
      <w:pPr>
        <w:jc w:val="both"/>
        <w:rPr>
          <w:rFonts w:cstheme="minorHAnsi"/>
          <w:sz w:val="24"/>
          <w:szCs w:val="24"/>
        </w:rPr>
      </w:pPr>
    </w:p>
    <w:p w14:paraId="304732DF" w14:textId="77777777" w:rsidR="002D5CF7" w:rsidRPr="002D5CF7" w:rsidRDefault="00092909" w:rsidP="002D5CF7">
      <w:pPr>
        <w:pStyle w:val="EndNoteBibliography"/>
      </w:pPr>
      <w:r w:rsidRPr="00A85B06">
        <w:rPr>
          <w:rFonts w:asciiTheme="minorHAnsi" w:hAnsiTheme="minorHAnsi" w:cstheme="minorHAnsi"/>
          <w:sz w:val="24"/>
          <w:szCs w:val="24"/>
        </w:rPr>
        <w:fldChar w:fldCharType="begin"/>
      </w:r>
      <w:r w:rsidRPr="00A85B06">
        <w:rPr>
          <w:rFonts w:asciiTheme="minorHAnsi" w:hAnsiTheme="minorHAnsi" w:cstheme="minorHAnsi"/>
          <w:sz w:val="24"/>
          <w:szCs w:val="24"/>
        </w:rPr>
        <w:instrText xml:space="preserve"> ADDIN EN.REFLIST </w:instrText>
      </w:r>
      <w:r w:rsidRPr="00A85B06">
        <w:rPr>
          <w:rFonts w:asciiTheme="minorHAnsi" w:hAnsiTheme="minorHAnsi" w:cstheme="minorHAnsi"/>
          <w:sz w:val="24"/>
          <w:szCs w:val="24"/>
        </w:rPr>
        <w:fldChar w:fldCharType="separate"/>
      </w:r>
      <w:r w:rsidR="002D5CF7" w:rsidRPr="002D5CF7">
        <w:t xml:space="preserve">Ashburner, M, Ball, CA, Blake, JA, Botstein, D, Butler, H, Cherry, JM, Davis, AP, Dolinski, K, Dwight, SS, Eppig, JT, Harris, MA, Hill, DP, Issel-Tarver, L, Kasarskis, A, Lewis, S, Matese, JC, Richardson, JE, Ringwald, M, Rubin, GM &amp; Sherlock, G 2000, 'Gene Ontology: tool for the unification of biology', </w:t>
      </w:r>
      <w:r w:rsidR="002D5CF7" w:rsidRPr="002D5CF7">
        <w:rPr>
          <w:i/>
        </w:rPr>
        <w:t>Nature Genetics</w:t>
      </w:r>
      <w:r w:rsidR="002D5CF7" w:rsidRPr="002D5CF7">
        <w:t>, vol. 25, no. 1, pp. 25-29.</w:t>
      </w:r>
    </w:p>
    <w:p w14:paraId="1DE77E40" w14:textId="77777777" w:rsidR="002D5CF7" w:rsidRPr="002D5CF7" w:rsidRDefault="002D5CF7" w:rsidP="002D5CF7">
      <w:pPr>
        <w:pStyle w:val="EndNoteBibliography"/>
        <w:spacing w:after="0"/>
      </w:pPr>
    </w:p>
    <w:p w14:paraId="16657C35" w14:textId="77777777" w:rsidR="002D5CF7" w:rsidRPr="002D5CF7" w:rsidRDefault="002D5CF7" w:rsidP="002D5CF7">
      <w:pPr>
        <w:pStyle w:val="EndNoteBibliography"/>
      </w:pPr>
      <w:r w:rsidRPr="002D5CF7">
        <w:t xml:space="preserve">Bairoch, A, Boeckmann, B, Ferro, S &amp; Gasteiger, E 2004, 'Swiss-Prot: Juggling between evolution and stability', </w:t>
      </w:r>
      <w:r w:rsidRPr="002D5CF7">
        <w:rPr>
          <w:i/>
        </w:rPr>
        <w:t>Briefings in Bioinformatics</w:t>
      </w:r>
      <w:r w:rsidRPr="002D5CF7">
        <w:t>, vol. 5, no. 1, pp. 39-55.</w:t>
      </w:r>
    </w:p>
    <w:p w14:paraId="07ADEDF2" w14:textId="77777777" w:rsidR="002D5CF7" w:rsidRPr="002D5CF7" w:rsidRDefault="002D5CF7" w:rsidP="002D5CF7">
      <w:pPr>
        <w:pStyle w:val="EndNoteBibliography"/>
        <w:spacing w:after="0"/>
      </w:pPr>
    </w:p>
    <w:p w14:paraId="4D909B49" w14:textId="77777777" w:rsidR="002D5CF7" w:rsidRPr="002D5CF7" w:rsidRDefault="002D5CF7" w:rsidP="002D5CF7">
      <w:pPr>
        <w:pStyle w:val="EndNoteBibliography"/>
      </w:pPr>
      <w:r w:rsidRPr="002D5CF7">
        <w:t xml:space="preserve">Boyle, EI, Weng, S, Gollub, J, Jin, H, Botstein, D, Cherry, JM &amp; Sherlock, G 2004, 'GO::TermFinder—open source software for accessing Gene Ontology information and finding significantly enriched Gene Ontology terms associated with a list of genes', </w:t>
      </w:r>
      <w:r w:rsidRPr="002D5CF7">
        <w:rPr>
          <w:i/>
        </w:rPr>
        <w:t>Bioinformatics</w:t>
      </w:r>
      <w:r w:rsidRPr="002D5CF7">
        <w:t>, vol. 20, no. 18, pp. 3710-3715.</w:t>
      </w:r>
    </w:p>
    <w:p w14:paraId="487472F0" w14:textId="77777777" w:rsidR="002D5CF7" w:rsidRPr="002D5CF7" w:rsidRDefault="002D5CF7" w:rsidP="002D5CF7">
      <w:pPr>
        <w:pStyle w:val="EndNoteBibliography"/>
        <w:spacing w:after="0"/>
      </w:pPr>
    </w:p>
    <w:p w14:paraId="338C84B1" w14:textId="77777777" w:rsidR="002D5CF7" w:rsidRPr="002D5CF7" w:rsidRDefault="002D5CF7" w:rsidP="002D5CF7">
      <w:pPr>
        <w:pStyle w:val="EndNoteBibliography"/>
      </w:pPr>
      <w:r w:rsidRPr="002D5CF7">
        <w:t xml:space="preserve">Finn, RD, Bateman, A, Clements, J, Coggill, P, Eberhardt, RY, Eddy, SR, Heger, A, Hetherington, K, Holm, L, Mistry, J, Sonnhammer, ELL, Tate, J &amp; Punta, M 2013, 'Pfam: the protein families database', </w:t>
      </w:r>
      <w:r w:rsidRPr="002D5CF7">
        <w:rPr>
          <w:i/>
        </w:rPr>
        <w:t>Nucleic acids research</w:t>
      </w:r>
      <w:r w:rsidRPr="002D5CF7">
        <w:t>, vol. 42, no. D1, pp. D222-D230.</w:t>
      </w:r>
    </w:p>
    <w:p w14:paraId="0045BED6" w14:textId="77777777" w:rsidR="002D5CF7" w:rsidRPr="002D5CF7" w:rsidRDefault="002D5CF7" w:rsidP="002D5CF7">
      <w:pPr>
        <w:pStyle w:val="EndNoteBibliography"/>
        <w:spacing w:after="0"/>
      </w:pPr>
    </w:p>
    <w:p w14:paraId="0263D283" w14:textId="77777777" w:rsidR="002D5CF7" w:rsidRPr="002D5CF7" w:rsidRDefault="002D5CF7" w:rsidP="002D5CF7">
      <w:pPr>
        <w:pStyle w:val="EndNoteBibliography"/>
      </w:pPr>
      <w:r w:rsidRPr="002D5CF7">
        <w:t xml:space="preserve">Gardner, PP, Daub, J, Tate, JG, Nawrocki, EP, Kolbe, DL, Lindgreen, S, Wilkinson, AC, Finn, RD, Griffiths-Jones, S, Eddy, SR &amp; Bateman, A 2008, 'Rfam: updates to the RNA families database', </w:t>
      </w:r>
      <w:r w:rsidRPr="002D5CF7">
        <w:rPr>
          <w:i/>
        </w:rPr>
        <w:t>Nucleic acids research</w:t>
      </w:r>
      <w:r w:rsidRPr="002D5CF7">
        <w:t>, vol. 37, no. suppl_1, pp. D136-D140.</w:t>
      </w:r>
    </w:p>
    <w:p w14:paraId="005FE535" w14:textId="77777777" w:rsidR="002D5CF7" w:rsidRPr="002D5CF7" w:rsidRDefault="002D5CF7" w:rsidP="002D5CF7">
      <w:pPr>
        <w:pStyle w:val="EndNoteBibliography"/>
        <w:spacing w:after="0"/>
      </w:pPr>
    </w:p>
    <w:p w14:paraId="769B1EBD" w14:textId="77777777" w:rsidR="002D5CF7" w:rsidRPr="002D5CF7" w:rsidRDefault="002D5CF7" w:rsidP="002D5CF7">
      <w:pPr>
        <w:pStyle w:val="EndNoteBibliography"/>
      </w:pPr>
      <w:r w:rsidRPr="002D5CF7">
        <w:t xml:space="preserve">Hänzelmann, S, Castelo, R &amp; Guinney, J 2013, 'GSVA: gene set variation analysis for microarray and RNA-Seq data', </w:t>
      </w:r>
      <w:r w:rsidRPr="002D5CF7">
        <w:rPr>
          <w:i/>
        </w:rPr>
        <w:t>BMC Bioinformatics</w:t>
      </w:r>
      <w:r w:rsidRPr="002D5CF7">
        <w:t>, vol. 14, no. 1, p. 7.</w:t>
      </w:r>
    </w:p>
    <w:p w14:paraId="219B100D" w14:textId="77777777" w:rsidR="002D5CF7" w:rsidRPr="002D5CF7" w:rsidRDefault="002D5CF7" w:rsidP="002D5CF7">
      <w:pPr>
        <w:pStyle w:val="EndNoteBibliography"/>
        <w:spacing w:after="0"/>
      </w:pPr>
    </w:p>
    <w:p w14:paraId="7382CD72" w14:textId="77777777" w:rsidR="002D5CF7" w:rsidRPr="002D5CF7" w:rsidRDefault="002D5CF7" w:rsidP="002D5CF7">
      <w:pPr>
        <w:pStyle w:val="EndNoteBibliography"/>
      </w:pPr>
      <w:r w:rsidRPr="002D5CF7">
        <w:t xml:space="preserve">Huang, DW, Sherman, BT &amp; Lempicki, RA 2008, 'Bioinformatics enrichment tools: paths toward the comprehensive functional analysis of large gene lists', </w:t>
      </w:r>
      <w:r w:rsidRPr="002D5CF7">
        <w:rPr>
          <w:i/>
        </w:rPr>
        <w:t>Nucleic acids research</w:t>
      </w:r>
      <w:r w:rsidRPr="002D5CF7">
        <w:t>, vol. 37, no. 1, pp. 1-13.</w:t>
      </w:r>
    </w:p>
    <w:p w14:paraId="21619EFA" w14:textId="77777777" w:rsidR="002D5CF7" w:rsidRPr="002D5CF7" w:rsidRDefault="002D5CF7" w:rsidP="002D5CF7">
      <w:pPr>
        <w:pStyle w:val="EndNoteBibliography"/>
        <w:spacing w:after="0"/>
      </w:pPr>
    </w:p>
    <w:p w14:paraId="7FCD19BC" w14:textId="77777777" w:rsidR="002D5CF7" w:rsidRPr="002D5CF7" w:rsidRDefault="002D5CF7" w:rsidP="002D5CF7">
      <w:pPr>
        <w:pStyle w:val="EndNoteBibliography"/>
      </w:pPr>
      <w:r w:rsidRPr="002D5CF7">
        <w:t xml:space="preserve">Kolberg, L, Raudvere, U, Kuzmin, I, Vilo, J &amp; Peterson, H 2020, 'gprofiler2 -- an R package for gene list functional enrichment analysis and namespace conversion toolset g:Profiler [version 2; peer review: 2 approved]', </w:t>
      </w:r>
      <w:r w:rsidRPr="002D5CF7">
        <w:rPr>
          <w:i/>
        </w:rPr>
        <w:t>F1000Research</w:t>
      </w:r>
      <w:r w:rsidRPr="002D5CF7">
        <w:t>, vol. 9, no. 709.</w:t>
      </w:r>
    </w:p>
    <w:p w14:paraId="02456437" w14:textId="77777777" w:rsidR="002D5CF7" w:rsidRPr="002D5CF7" w:rsidRDefault="002D5CF7" w:rsidP="002D5CF7">
      <w:pPr>
        <w:pStyle w:val="EndNoteBibliography"/>
        <w:spacing w:after="0"/>
      </w:pPr>
    </w:p>
    <w:p w14:paraId="089E2750" w14:textId="77777777" w:rsidR="002D5CF7" w:rsidRPr="002D5CF7" w:rsidRDefault="002D5CF7" w:rsidP="002D5CF7">
      <w:pPr>
        <w:pStyle w:val="EndNoteBibliography"/>
      </w:pPr>
      <w:r w:rsidRPr="002D5CF7">
        <w:t xml:space="preserve">Subramanian, A, Tamayo, P, Mootha, VK, Mukherjee, S, Ebert, BL, Gillette, MA, Paulovich, A, Pomeroy, SL, Golub, TR, Lander, ES &amp; Mesirov, JP 2005, 'Gene set enrichment analysis: A knowledge-based approach for interpreting genome-wide expression profiles', </w:t>
      </w:r>
      <w:r w:rsidRPr="002D5CF7">
        <w:rPr>
          <w:i/>
        </w:rPr>
        <w:t>Proceedings of the National Academy of Sciences</w:t>
      </w:r>
      <w:r w:rsidRPr="002D5CF7">
        <w:t>, vol. 102, no. 43, pp. 15545-15550.</w:t>
      </w:r>
    </w:p>
    <w:p w14:paraId="3BC11F5C" w14:textId="77777777" w:rsidR="002D5CF7" w:rsidRPr="002D5CF7" w:rsidRDefault="002D5CF7" w:rsidP="002D5CF7">
      <w:pPr>
        <w:pStyle w:val="EndNoteBibliography"/>
        <w:spacing w:after="0"/>
      </w:pPr>
    </w:p>
    <w:p w14:paraId="45666121" w14:textId="77777777" w:rsidR="002D5CF7" w:rsidRPr="002D5CF7" w:rsidRDefault="002D5CF7" w:rsidP="002D5CF7">
      <w:pPr>
        <w:pStyle w:val="EndNoteBibliography"/>
      </w:pPr>
      <w:r w:rsidRPr="002D5CF7">
        <w:t xml:space="preserve">Supek, F, Bošnjak, M, Škunca, N &amp; Šmuc, T 2011, 'REVIGO Summarizes and Visualizes Long Lists of Gene Ontology Terms', </w:t>
      </w:r>
      <w:r w:rsidRPr="002D5CF7">
        <w:rPr>
          <w:i/>
        </w:rPr>
        <w:t>PLOS ONE</w:t>
      </w:r>
      <w:r w:rsidRPr="002D5CF7">
        <w:t>, vol. 6, no. 7, p. e21800.</w:t>
      </w:r>
    </w:p>
    <w:p w14:paraId="090084F5" w14:textId="77777777" w:rsidR="002D5CF7" w:rsidRPr="002D5CF7" w:rsidRDefault="002D5CF7" w:rsidP="002D5CF7">
      <w:pPr>
        <w:pStyle w:val="EndNoteBibliography"/>
        <w:spacing w:after="0"/>
      </w:pPr>
    </w:p>
    <w:p w14:paraId="2B693A48" w14:textId="77777777" w:rsidR="002D5CF7" w:rsidRPr="002D5CF7" w:rsidRDefault="002D5CF7" w:rsidP="002D5CF7">
      <w:pPr>
        <w:pStyle w:val="EndNoteBibliography"/>
      </w:pPr>
      <w:r w:rsidRPr="002D5CF7">
        <w:t xml:space="preserve">Wang, X &amp; Cairns, MJ 2013, 'Gene set enrichment analysis of RNA-Seq data: integrating differential expression and splicing', </w:t>
      </w:r>
      <w:r w:rsidRPr="002D5CF7">
        <w:rPr>
          <w:i/>
        </w:rPr>
        <w:t>BMC Bioinformatics</w:t>
      </w:r>
      <w:r w:rsidRPr="002D5CF7">
        <w:t>, vol. 14, no. 5, p. S16.</w:t>
      </w:r>
    </w:p>
    <w:p w14:paraId="000CED95" w14:textId="77777777" w:rsidR="002D5CF7" w:rsidRPr="002D5CF7" w:rsidRDefault="002D5CF7" w:rsidP="002D5CF7">
      <w:pPr>
        <w:pStyle w:val="EndNoteBibliography"/>
        <w:spacing w:after="0"/>
      </w:pPr>
    </w:p>
    <w:p w14:paraId="1F8A3141" w14:textId="77777777" w:rsidR="002D5CF7" w:rsidRPr="002D5CF7" w:rsidRDefault="002D5CF7" w:rsidP="002D5CF7">
      <w:pPr>
        <w:pStyle w:val="EndNoteBibliography"/>
      </w:pPr>
      <w:r w:rsidRPr="002D5CF7">
        <w:t xml:space="preserve">Wu, T, Hu, E, Xu, S, Chen, M, Guo, P, Dai, Z, Feng, T, Zhou, L, Tang, W, Zhan, L, Fu, X, Liu, S, Bo, X &amp; Yu, G 2021, 'clusterProfiler 4.0: A universal enrichment tool for interpreting omics data', </w:t>
      </w:r>
      <w:r w:rsidRPr="002D5CF7">
        <w:rPr>
          <w:i/>
        </w:rPr>
        <w:t>The Innovation</w:t>
      </w:r>
      <w:r w:rsidRPr="002D5CF7">
        <w:t>, vol. 2, no. 3.</w:t>
      </w:r>
    </w:p>
    <w:p w14:paraId="20F8F2FA" w14:textId="77777777" w:rsidR="002D5CF7" w:rsidRPr="002D5CF7" w:rsidRDefault="002D5CF7" w:rsidP="002D5CF7">
      <w:pPr>
        <w:pStyle w:val="EndNoteBibliography"/>
        <w:spacing w:after="0"/>
      </w:pPr>
    </w:p>
    <w:p w14:paraId="2D4B3B26" w14:textId="77777777" w:rsidR="002D5CF7" w:rsidRPr="002D5CF7" w:rsidRDefault="002D5CF7" w:rsidP="002D5CF7">
      <w:pPr>
        <w:pStyle w:val="EndNoteBibliography"/>
      </w:pPr>
      <w:r w:rsidRPr="002D5CF7">
        <w:t xml:space="preserve">Young, MD, Wakefield, MJ, Smyth, GK &amp; Oshlack, A 2010, 'Gene ontology analysis for RNA-seq: accounting for selection bias', </w:t>
      </w:r>
      <w:r w:rsidRPr="002D5CF7">
        <w:rPr>
          <w:i/>
        </w:rPr>
        <w:t>Genome Biology</w:t>
      </w:r>
      <w:r w:rsidRPr="002D5CF7">
        <w:t>, vol. 11, no. 2, p. R14.</w:t>
      </w:r>
    </w:p>
    <w:p w14:paraId="50E80054" w14:textId="77777777" w:rsidR="002D5CF7" w:rsidRPr="002D5CF7" w:rsidRDefault="002D5CF7" w:rsidP="002D5CF7">
      <w:pPr>
        <w:pStyle w:val="EndNoteBibliography"/>
        <w:spacing w:after="0"/>
      </w:pPr>
    </w:p>
    <w:p w14:paraId="2C8FA7BB" w14:textId="77777777" w:rsidR="002D5CF7" w:rsidRPr="002D5CF7" w:rsidRDefault="002D5CF7" w:rsidP="002D5CF7">
      <w:pPr>
        <w:pStyle w:val="EndNoteBibliography"/>
      </w:pPr>
      <w:r w:rsidRPr="002D5CF7">
        <w:t xml:space="preserve">Zhou, Y, Zhou, B, Pache, L, Chang, M, Khodabakhshi, AH, Tanaseichuk, O, Benner, C &amp; Chanda, SK 2019, 'Metascape provides a biologist-oriented resource for the analysis of systems-level datasets', </w:t>
      </w:r>
      <w:r w:rsidRPr="002D5CF7">
        <w:rPr>
          <w:i/>
        </w:rPr>
        <w:t>Nature Communications</w:t>
      </w:r>
      <w:r w:rsidRPr="002D5CF7">
        <w:t>, vol. 10, no. 1, p. 1523.</w:t>
      </w:r>
    </w:p>
    <w:p w14:paraId="2EC53902" w14:textId="77777777" w:rsidR="002D5CF7" w:rsidRPr="002D5CF7" w:rsidRDefault="002D5CF7" w:rsidP="002D5CF7">
      <w:pPr>
        <w:pStyle w:val="EndNoteBibliography"/>
      </w:pPr>
    </w:p>
    <w:p w14:paraId="4B486F8A" w14:textId="1E228E99" w:rsidR="00EE65FF" w:rsidRPr="00A85B06" w:rsidRDefault="00092909" w:rsidP="00340A75">
      <w:pPr>
        <w:pStyle w:val="Heading1"/>
        <w:numPr>
          <w:ilvl w:val="0"/>
          <w:numId w:val="0"/>
        </w:numPr>
        <w:jc w:val="both"/>
        <w:rPr>
          <w:rFonts w:cstheme="minorHAnsi"/>
          <w:sz w:val="24"/>
          <w:szCs w:val="24"/>
        </w:rPr>
      </w:pPr>
      <w:r w:rsidRPr="00A85B06">
        <w:rPr>
          <w:rFonts w:asciiTheme="minorHAnsi" w:eastAsiaTheme="minorEastAsia" w:hAnsiTheme="minorHAnsi" w:cstheme="minorHAnsi"/>
        </w:rPr>
        <w:fldChar w:fldCharType="end"/>
      </w:r>
    </w:p>
    <w:p w14:paraId="34EBE3AA" w14:textId="77777777" w:rsidR="00EE65FF" w:rsidRPr="00A85B06" w:rsidRDefault="00EE65FF" w:rsidP="00340A75">
      <w:pPr>
        <w:jc w:val="both"/>
        <w:rPr>
          <w:rFonts w:cstheme="minorHAnsi"/>
          <w:sz w:val="24"/>
          <w:szCs w:val="24"/>
        </w:rPr>
      </w:pPr>
    </w:p>
    <w:sectPr w:rsidR="00EE65FF" w:rsidRPr="00A85B0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99310D" w14:textId="77777777" w:rsidR="009137B6" w:rsidRDefault="009137B6" w:rsidP="009137B6">
      <w:pPr>
        <w:spacing w:after="0" w:line="240" w:lineRule="auto"/>
      </w:pPr>
      <w:r>
        <w:separator/>
      </w:r>
    </w:p>
  </w:endnote>
  <w:endnote w:type="continuationSeparator" w:id="0">
    <w:p w14:paraId="2765CB90" w14:textId="77777777" w:rsidR="009137B6" w:rsidRDefault="009137B6" w:rsidP="009137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982C2" w14:textId="77777777" w:rsidR="009137B6" w:rsidRDefault="009137B6" w:rsidP="009137B6">
      <w:pPr>
        <w:spacing w:after="0" w:line="240" w:lineRule="auto"/>
      </w:pPr>
      <w:r>
        <w:separator/>
      </w:r>
    </w:p>
  </w:footnote>
  <w:footnote w:type="continuationSeparator" w:id="0">
    <w:p w14:paraId="0641F8A4" w14:textId="77777777" w:rsidR="009137B6" w:rsidRDefault="009137B6" w:rsidP="009137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10DC8"/>
    <w:multiLevelType w:val="hybridMultilevel"/>
    <w:tmpl w:val="6276BD72"/>
    <w:lvl w:ilvl="0" w:tplc="46905D70">
      <w:start w:val="1"/>
      <w:numFmt w:val="decimal"/>
      <w:lvlText w:val="%1."/>
      <w:lvlJc w:val="left"/>
      <w:pPr>
        <w:ind w:left="720" w:hanging="360"/>
      </w:pPr>
    </w:lvl>
    <w:lvl w:ilvl="1" w:tplc="EE4ECFDA">
      <w:start w:val="1"/>
      <w:numFmt w:val="lowerLetter"/>
      <w:lvlText w:val="%2."/>
      <w:lvlJc w:val="left"/>
      <w:pPr>
        <w:ind w:left="1440" w:hanging="360"/>
      </w:pPr>
    </w:lvl>
    <w:lvl w:ilvl="2" w:tplc="995C06E8">
      <w:start w:val="1"/>
      <w:numFmt w:val="lowerRoman"/>
      <w:lvlText w:val="%3."/>
      <w:lvlJc w:val="right"/>
      <w:pPr>
        <w:ind w:left="2160" w:hanging="180"/>
      </w:pPr>
    </w:lvl>
    <w:lvl w:ilvl="3" w:tplc="461C117A">
      <w:start w:val="1"/>
      <w:numFmt w:val="decimal"/>
      <w:lvlText w:val="%4."/>
      <w:lvlJc w:val="left"/>
      <w:pPr>
        <w:ind w:left="2880" w:hanging="360"/>
      </w:pPr>
    </w:lvl>
    <w:lvl w:ilvl="4" w:tplc="B4887D2E">
      <w:start w:val="1"/>
      <w:numFmt w:val="lowerLetter"/>
      <w:lvlText w:val="%5."/>
      <w:lvlJc w:val="left"/>
      <w:pPr>
        <w:ind w:left="3600" w:hanging="360"/>
      </w:pPr>
    </w:lvl>
    <w:lvl w:ilvl="5" w:tplc="DEBC5E7C">
      <w:start w:val="1"/>
      <w:numFmt w:val="lowerRoman"/>
      <w:lvlText w:val="%6."/>
      <w:lvlJc w:val="right"/>
      <w:pPr>
        <w:ind w:left="4320" w:hanging="180"/>
      </w:pPr>
    </w:lvl>
    <w:lvl w:ilvl="6" w:tplc="545251B8">
      <w:start w:val="1"/>
      <w:numFmt w:val="decimal"/>
      <w:lvlText w:val="%7."/>
      <w:lvlJc w:val="left"/>
      <w:pPr>
        <w:ind w:left="5040" w:hanging="360"/>
      </w:pPr>
    </w:lvl>
    <w:lvl w:ilvl="7" w:tplc="623E842E">
      <w:start w:val="1"/>
      <w:numFmt w:val="lowerLetter"/>
      <w:lvlText w:val="%8."/>
      <w:lvlJc w:val="left"/>
      <w:pPr>
        <w:ind w:left="5760" w:hanging="360"/>
      </w:pPr>
    </w:lvl>
    <w:lvl w:ilvl="8" w:tplc="62CEE2C4">
      <w:start w:val="1"/>
      <w:numFmt w:val="lowerRoman"/>
      <w:lvlText w:val="%9."/>
      <w:lvlJc w:val="right"/>
      <w:pPr>
        <w:ind w:left="6480" w:hanging="180"/>
      </w:pPr>
    </w:lvl>
  </w:abstractNum>
  <w:abstractNum w:abstractNumId="1" w15:restartNumberingAfterBreak="0">
    <w:nsid w:val="021DB71B"/>
    <w:multiLevelType w:val="hybridMultilevel"/>
    <w:tmpl w:val="D5F4A8AA"/>
    <w:lvl w:ilvl="0" w:tplc="2B70B204">
      <w:start w:val="1"/>
      <w:numFmt w:val="bullet"/>
      <w:lvlText w:val="-"/>
      <w:lvlJc w:val="left"/>
      <w:pPr>
        <w:ind w:left="720" w:hanging="360"/>
      </w:pPr>
      <w:rPr>
        <w:rFonts w:ascii="Calibri" w:hAnsi="Calibri" w:hint="default"/>
      </w:rPr>
    </w:lvl>
    <w:lvl w:ilvl="1" w:tplc="DBFCCF5A">
      <w:start w:val="1"/>
      <w:numFmt w:val="bullet"/>
      <w:lvlText w:val="o"/>
      <w:lvlJc w:val="left"/>
      <w:pPr>
        <w:ind w:left="1440" w:hanging="360"/>
      </w:pPr>
      <w:rPr>
        <w:rFonts w:ascii="Courier New" w:hAnsi="Courier New" w:hint="default"/>
      </w:rPr>
    </w:lvl>
    <w:lvl w:ilvl="2" w:tplc="55981532">
      <w:start w:val="1"/>
      <w:numFmt w:val="bullet"/>
      <w:lvlText w:val=""/>
      <w:lvlJc w:val="left"/>
      <w:pPr>
        <w:ind w:left="2160" w:hanging="360"/>
      </w:pPr>
      <w:rPr>
        <w:rFonts w:ascii="Wingdings" w:hAnsi="Wingdings" w:hint="default"/>
      </w:rPr>
    </w:lvl>
    <w:lvl w:ilvl="3" w:tplc="72D4BFC4">
      <w:start w:val="1"/>
      <w:numFmt w:val="bullet"/>
      <w:lvlText w:val=""/>
      <w:lvlJc w:val="left"/>
      <w:pPr>
        <w:ind w:left="2880" w:hanging="360"/>
      </w:pPr>
      <w:rPr>
        <w:rFonts w:ascii="Symbol" w:hAnsi="Symbol" w:hint="default"/>
      </w:rPr>
    </w:lvl>
    <w:lvl w:ilvl="4" w:tplc="5116504A">
      <w:start w:val="1"/>
      <w:numFmt w:val="bullet"/>
      <w:lvlText w:val="o"/>
      <w:lvlJc w:val="left"/>
      <w:pPr>
        <w:ind w:left="3600" w:hanging="360"/>
      </w:pPr>
      <w:rPr>
        <w:rFonts w:ascii="Courier New" w:hAnsi="Courier New" w:hint="default"/>
      </w:rPr>
    </w:lvl>
    <w:lvl w:ilvl="5" w:tplc="93E09984">
      <w:start w:val="1"/>
      <w:numFmt w:val="bullet"/>
      <w:lvlText w:val=""/>
      <w:lvlJc w:val="left"/>
      <w:pPr>
        <w:ind w:left="4320" w:hanging="360"/>
      </w:pPr>
      <w:rPr>
        <w:rFonts w:ascii="Wingdings" w:hAnsi="Wingdings" w:hint="default"/>
      </w:rPr>
    </w:lvl>
    <w:lvl w:ilvl="6" w:tplc="C1FC8F1C">
      <w:start w:val="1"/>
      <w:numFmt w:val="bullet"/>
      <w:lvlText w:val=""/>
      <w:lvlJc w:val="left"/>
      <w:pPr>
        <w:ind w:left="5040" w:hanging="360"/>
      </w:pPr>
      <w:rPr>
        <w:rFonts w:ascii="Symbol" w:hAnsi="Symbol" w:hint="default"/>
      </w:rPr>
    </w:lvl>
    <w:lvl w:ilvl="7" w:tplc="9C6AF684">
      <w:start w:val="1"/>
      <w:numFmt w:val="bullet"/>
      <w:lvlText w:val="o"/>
      <w:lvlJc w:val="left"/>
      <w:pPr>
        <w:ind w:left="5760" w:hanging="360"/>
      </w:pPr>
      <w:rPr>
        <w:rFonts w:ascii="Courier New" w:hAnsi="Courier New" w:hint="default"/>
      </w:rPr>
    </w:lvl>
    <w:lvl w:ilvl="8" w:tplc="ED22B93C">
      <w:start w:val="1"/>
      <w:numFmt w:val="bullet"/>
      <w:lvlText w:val=""/>
      <w:lvlJc w:val="left"/>
      <w:pPr>
        <w:ind w:left="6480" w:hanging="360"/>
      </w:pPr>
      <w:rPr>
        <w:rFonts w:ascii="Wingdings" w:hAnsi="Wingdings" w:hint="default"/>
      </w:rPr>
    </w:lvl>
  </w:abstractNum>
  <w:abstractNum w:abstractNumId="2" w15:restartNumberingAfterBreak="0">
    <w:nsid w:val="1F955661"/>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282DF1F"/>
    <w:multiLevelType w:val="hybridMultilevel"/>
    <w:tmpl w:val="EE42EB56"/>
    <w:lvl w:ilvl="0" w:tplc="F188A3EC">
      <w:start w:val="1"/>
      <w:numFmt w:val="decimal"/>
      <w:lvlText w:val="%1."/>
      <w:lvlJc w:val="left"/>
      <w:pPr>
        <w:ind w:left="720" w:hanging="360"/>
      </w:pPr>
    </w:lvl>
    <w:lvl w:ilvl="1" w:tplc="1FCC53A6">
      <w:start w:val="1"/>
      <w:numFmt w:val="lowerLetter"/>
      <w:lvlText w:val="%2."/>
      <w:lvlJc w:val="left"/>
      <w:pPr>
        <w:ind w:left="1440" w:hanging="360"/>
      </w:pPr>
    </w:lvl>
    <w:lvl w:ilvl="2" w:tplc="79902F1C">
      <w:start w:val="1"/>
      <w:numFmt w:val="lowerRoman"/>
      <w:lvlText w:val="%3."/>
      <w:lvlJc w:val="right"/>
      <w:pPr>
        <w:ind w:left="2160" w:hanging="180"/>
      </w:pPr>
    </w:lvl>
    <w:lvl w:ilvl="3" w:tplc="AFEA39E4">
      <w:start w:val="1"/>
      <w:numFmt w:val="decimal"/>
      <w:lvlText w:val="%4."/>
      <w:lvlJc w:val="left"/>
      <w:pPr>
        <w:ind w:left="2880" w:hanging="360"/>
      </w:pPr>
    </w:lvl>
    <w:lvl w:ilvl="4" w:tplc="721E68C2">
      <w:start w:val="1"/>
      <w:numFmt w:val="lowerLetter"/>
      <w:lvlText w:val="%5."/>
      <w:lvlJc w:val="left"/>
      <w:pPr>
        <w:ind w:left="3600" w:hanging="360"/>
      </w:pPr>
    </w:lvl>
    <w:lvl w:ilvl="5" w:tplc="33C8E1CC">
      <w:start w:val="1"/>
      <w:numFmt w:val="lowerRoman"/>
      <w:lvlText w:val="%6."/>
      <w:lvlJc w:val="right"/>
      <w:pPr>
        <w:ind w:left="4320" w:hanging="180"/>
      </w:pPr>
    </w:lvl>
    <w:lvl w:ilvl="6" w:tplc="E7F42B06">
      <w:start w:val="1"/>
      <w:numFmt w:val="decimal"/>
      <w:lvlText w:val="%7."/>
      <w:lvlJc w:val="left"/>
      <w:pPr>
        <w:ind w:left="5040" w:hanging="360"/>
      </w:pPr>
    </w:lvl>
    <w:lvl w:ilvl="7" w:tplc="F71EC96E">
      <w:start w:val="1"/>
      <w:numFmt w:val="lowerLetter"/>
      <w:lvlText w:val="%8."/>
      <w:lvlJc w:val="left"/>
      <w:pPr>
        <w:ind w:left="5760" w:hanging="360"/>
      </w:pPr>
    </w:lvl>
    <w:lvl w:ilvl="8" w:tplc="002AC47A">
      <w:start w:val="1"/>
      <w:numFmt w:val="lowerRoman"/>
      <w:lvlText w:val="%9."/>
      <w:lvlJc w:val="right"/>
      <w:pPr>
        <w:ind w:left="6480" w:hanging="180"/>
      </w:pPr>
    </w:lvl>
  </w:abstractNum>
  <w:abstractNum w:abstractNumId="4" w15:restartNumberingAfterBreak="0">
    <w:nsid w:val="4BCB7434"/>
    <w:multiLevelType w:val="hybridMultilevel"/>
    <w:tmpl w:val="D8A0129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6546ADF"/>
    <w:multiLevelType w:val="hybridMultilevel"/>
    <w:tmpl w:val="9D822930"/>
    <w:lvl w:ilvl="0" w:tplc="88FA7EC4">
      <w:start w:val="1"/>
      <w:numFmt w:val="bullet"/>
      <w:lvlText w:val="-"/>
      <w:lvlJc w:val="left"/>
      <w:pPr>
        <w:ind w:left="720" w:hanging="360"/>
      </w:pPr>
      <w:rPr>
        <w:rFonts w:ascii="Calibri" w:hAnsi="Calibri" w:hint="default"/>
      </w:rPr>
    </w:lvl>
    <w:lvl w:ilvl="1" w:tplc="860A9310">
      <w:start w:val="1"/>
      <w:numFmt w:val="bullet"/>
      <w:lvlText w:val="o"/>
      <w:lvlJc w:val="left"/>
      <w:pPr>
        <w:ind w:left="1440" w:hanging="360"/>
      </w:pPr>
      <w:rPr>
        <w:rFonts w:ascii="Courier New" w:hAnsi="Courier New" w:hint="default"/>
      </w:rPr>
    </w:lvl>
    <w:lvl w:ilvl="2" w:tplc="3AD2FBE2">
      <w:start w:val="1"/>
      <w:numFmt w:val="bullet"/>
      <w:lvlText w:val=""/>
      <w:lvlJc w:val="left"/>
      <w:pPr>
        <w:ind w:left="2160" w:hanging="360"/>
      </w:pPr>
      <w:rPr>
        <w:rFonts w:ascii="Wingdings" w:hAnsi="Wingdings" w:hint="default"/>
      </w:rPr>
    </w:lvl>
    <w:lvl w:ilvl="3" w:tplc="9D7E8A8A">
      <w:start w:val="1"/>
      <w:numFmt w:val="bullet"/>
      <w:lvlText w:val=""/>
      <w:lvlJc w:val="left"/>
      <w:pPr>
        <w:ind w:left="2880" w:hanging="360"/>
      </w:pPr>
      <w:rPr>
        <w:rFonts w:ascii="Symbol" w:hAnsi="Symbol" w:hint="default"/>
      </w:rPr>
    </w:lvl>
    <w:lvl w:ilvl="4" w:tplc="424CEDD8">
      <w:start w:val="1"/>
      <w:numFmt w:val="bullet"/>
      <w:lvlText w:val="o"/>
      <w:lvlJc w:val="left"/>
      <w:pPr>
        <w:ind w:left="3600" w:hanging="360"/>
      </w:pPr>
      <w:rPr>
        <w:rFonts w:ascii="Courier New" w:hAnsi="Courier New" w:hint="default"/>
      </w:rPr>
    </w:lvl>
    <w:lvl w:ilvl="5" w:tplc="3474A42E">
      <w:start w:val="1"/>
      <w:numFmt w:val="bullet"/>
      <w:lvlText w:val=""/>
      <w:lvlJc w:val="left"/>
      <w:pPr>
        <w:ind w:left="4320" w:hanging="360"/>
      </w:pPr>
      <w:rPr>
        <w:rFonts w:ascii="Wingdings" w:hAnsi="Wingdings" w:hint="default"/>
      </w:rPr>
    </w:lvl>
    <w:lvl w:ilvl="6" w:tplc="EAAA2346">
      <w:start w:val="1"/>
      <w:numFmt w:val="bullet"/>
      <w:lvlText w:val=""/>
      <w:lvlJc w:val="left"/>
      <w:pPr>
        <w:ind w:left="5040" w:hanging="360"/>
      </w:pPr>
      <w:rPr>
        <w:rFonts w:ascii="Symbol" w:hAnsi="Symbol" w:hint="default"/>
      </w:rPr>
    </w:lvl>
    <w:lvl w:ilvl="7" w:tplc="84565AB8">
      <w:start w:val="1"/>
      <w:numFmt w:val="bullet"/>
      <w:lvlText w:val="o"/>
      <w:lvlJc w:val="left"/>
      <w:pPr>
        <w:ind w:left="5760" w:hanging="360"/>
      </w:pPr>
      <w:rPr>
        <w:rFonts w:ascii="Courier New" w:hAnsi="Courier New" w:hint="default"/>
      </w:rPr>
    </w:lvl>
    <w:lvl w:ilvl="8" w:tplc="AD8C8414">
      <w:start w:val="1"/>
      <w:numFmt w:val="bullet"/>
      <w:lvlText w:val=""/>
      <w:lvlJc w:val="left"/>
      <w:pPr>
        <w:ind w:left="6480" w:hanging="360"/>
      </w:pPr>
      <w:rPr>
        <w:rFonts w:ascii="Wingdings" w:hAnsi="Wingdings" w:hint="default"/>
      </w:rPr>
    </w:lvl>
  </w:abstractNum>
  <w:abstractNum w:abstractNumId="6" w15:restartNumberingAfterBreak="0">
    <w:nsid w:val="68F67E38"/>
    <w:multiLevelType w:val="hybridMultilevel"/>
    <w:tmpl w:val="643830D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9E7F7EF"/>
    <w:multiLevelType w:val="hybridMultilevel"/>
    <w:tmpl w:val="BE7E9BFA"/>
    <w:lvl w:ilvl="0" w:tplc="5E6013F4">
      <w:start w:val="1"/>
      <w:numFmt w:val="upperLetter"/>
      <w:lvlText w:val="%1."/>
      <w:lvlJc w:val="left"/>
      <w:pPr>
        <w:ind w:left="720" w:hanging="360"/>
      </w:pPr>
    </w:lvl>
    <w:lvl w:ilvl="1" w:tplc="C74E88A4">
      <w:start w:val="1"/>
      <w:numFmt w:val="lowerLetter"/>
      <w:lvlText w:val="%2."/>
      <w:lvlJc w:val="left"/>
      <w:pPr>
        <w:ind w:left="1440" w:hanging="360"/>
      </w:pPr>
    </w:lvl>
    <w:lvl w:ilvl="2" w:tplc="5D5E4100">
      <w:start w:val="1"/>
      <w:numFmt w:val="lowerRoman"/>
      <w:lvlText w:val="%3."/>
      <w:lvlJc w:val="right"/>
      <w:pPr>
        <w:ind w:left="2160" w:hanging="180"/>
      </w:pPr>
    </w:lvl>
    <w:lvl w:ilvl="3" w:tplc="1EE22708">
      <w:start w:val="1"/>
      <w:numFmt w:val="decimal"/>
      <w:lvlText w:val="%4."/>
      <w:lvlJc w:val="left"/>
      <w:pPr>
        <w:ind w:left="2880" w:hanging="360"/>
      </w:pPr>
    </w:lvl>
    <w:lvl w:ilvl="4" w:tplc="ACEC72E4">
      <w:start w:val="1"/>
      <w:numFmt w:val="lowerLetter"/>
      <w:lvlText w:val="%5."/>
      <w:lvlJc w:val="left"/>
      <w:pPr>
        <w:ind w:left="3600" w:hanging="360"/>
      </w:pPr>
    </w:lvl>
    <w:lvl w:ilvl="5" w:tplc="091CB298">
      <w:start w:val="1"/>
      <w:numFmt w:val="lowerRoman"/>
      <w:lvlText w:val="%6."/>
      <w:lvlJc w:val="right"/>
      <w:pPr>
        <w:ind w:left="4320" w:hanging="180"/>
      </w:pPr>
    </w:lvl>
    <w:lvl w:ilvl="6" w:tplc="278A4E92">
      <w:start w:val="1"/>
      <w:numFmt w:val="decimal"/>
      <w:lvlText w:val="%7."/>
      <w:lvlJc w:val="left"/>
      <w:pPr>
        <w:ind w:left="5040" w:hanging="360"/>
      </w:pPr>
    </w:lvl>
    <w:lvl w:ilvl="7" w:tplc="CF2C4ED6">
      <w:start w:val="1"/>
      <w:numFmt w:val="lowerLetter"/>
      <w:lvlText w:val="%8."/>
      <w:lvlJc w:val="left"/>
      <w:pPr>
        <w:ind w:left="5760" w:hanging="360"/>
      </w:pPr>
    </w:lvl>
    <w:lvl w:ilvl="8" w:tplc="E6AE66B0">
      <w:start w:val="1"/>
      <w:numFmt w:val="lowerRoman"/>
      <w:lvlText w:val="%9."/>
      <w:lvlJc w:val="right"/>
      <w:pPr>
        <w:ind w:left="6480" w:hanging="180"/>
      </w:pPr>
    </w:lvl>
  </w:abstractNum>
  <w:abstractNum w:abstractNumId="8" w15:restartNumberingAfterBreak="0">
    <w:nsid w:val="6B420549"/>
    <w:multiLevelType w:val="hybridMultilevel"/>
    <w:tmpl w:val="15606A1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F72B6A6"/>
    <w:multiLevelType w:val="hybridMultilevel"/>
    <w:tmpl w:val="F44C898A"/>
    <w:lvl w:ilvl="0" w:tplc="D85AAAC0">
      <w:start w:val="1"/>
      <w:numFmt w:val="decimal"/>
      <w:lvlText w:val="%1."/>
      <w:lvlJc w:val="left"/>
      <w:pPr>
        <w:ind w:left="720" w:hanging="360"/>
      </w:pPr>
    </w:lvl>
    <w:lvl w:ilvl="1" w:tplc="F7E6BB9A">
      <w:start w:val="1"/>
      <w:numFmt w:val="lowerLetter"/>
      <w:lvlText w:val="%2."/>
      <w:lvlJc w:val="left"/>
      <w:pPr>
        <w:ind w:left="1440" w:hanging="360"/>
      </w:pPr>
    </w:lvl>
    <w:lvl w:ilvl="2" w:tplc="B3EAC77A">
      <w:start w:val="1"/>
      <w:numFmt w:val="lowerRoman"/>
      <w:lvlText w:val="%3."/>
      <w:lvlJc w:val="right"/>
      <w:pPr>
        <w:ind w:left="2160" w:hanging="180"/>
      </w:pPr>
    </w:lvl>
    <w:lvl w:ilvl="3" w:tplc="48541E7C">
      <w:start w:val="1"/>
      <w:numFmt w:val="decimal"/>
      <w:lvlText w:val="%4."/>
      <w:lvlJc w:val="left"/>
      <w:pPr>
        <w:ind w:left="2880" w:hanging="360"/>
      </w:pPr>
    </w:lvl>
    <w:lvl w:ilvl="4" w:tplc="F2960686">
      <w:start w:val="1"/>
      <w:numFmt w:val="lowerLetter"/>
      <w:lvlText w:val="%5."/>
      <w:lvlJc w:val="left"/>
      <w:pPr>
        <w:ind w:left="3600" w:hanging="360"/>
      </w:pPr>
    </w:lvl>
    <w:lvl w:ilvl="5" w:tplc="8BD03B92">
      <w:start w:val="1"/>
      <w:numFmt w:val="lowerRoman"/>
      <w:lvlText w:val="%6."/>
      <w:lvlJc w:val="right"/>
      <w:pPr>
        <w:ind w:left="4320" w:hanging="180"/>
      </w:pPr>
    </w:lvl>
    <w:lvl w:ilvl="6" w:tplc="AFD05164">
      <w:start w:val="1"/>
      <w:numFmt w:val="decimal"/>
      <w:lvlText w:val="%7."/>
      <w:lvlJc w:val="left"/>
      <w:pPr>
        <w:ind w:left="5040" w:hanging="360"/>
      </w:pPr>
    </w:lvl>
    <w:lvl w:ilvl="7" w:tplc="E7C28B98">
      <w:start w:val="1"/>
      <w:numFmt w:val="lowerLetter"/>
      <w:lvlText w:val="%8."/>
      <w:lvlJc w:val="left"/>
      <w:pPr>
        <w:ind w:left="5760" w:hanging="360"/>
      </w:pPr>
    </w:lvl>
    <w:lvl w:ilvl="8" w:tplc="C882D2FE">
      <w:start w:val="1"/>
      <w:numFmt w:val="lowerRoman"/>
      <w:lvlText w:val="%9."/>
      <w:lvlJc w:val="right"/>
      <w:pPr>
        <w:ind w:left="6480" w:hanging="180"/>
      </w:pPr>
    </w:lvl>
  </w:abstractNum>
  <w:abstractNum w:abstractNumId="10" w15:restartNumberingAfterBreak="0">
    <w:nsid w:val="74A94CDA"/>
    <w:multiLevelType w:val="hybridMultilevel"/>
    <w:tmpl w:val="3E8030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719476858">
    <w:abstractNumId w:val="5"/>
  </w:num>
  <w:num w:numId="2" w16cid:durableId="484978240">
    <w:abstractNumId w:val="1"/>
  </w:num>
  <w:num w:numId="3" w16cid:durableId="1222860703">
    <w:abstractNumId w:val="0"/>
  </w:num>
  <w:num w:numId="4" w16cid:durableId="344524519">
    <w:abstractNumId w:val="7"/>
  </w:num>
  <w:num w:numId="5" w16cid:durableId="1964656158">
    <w:abstractNumId w:val="9"/>
  </w:num>
  <w:num w:numId="6" w16cid:durableId="1138306793">
    <w:abstractNumId w:val="3"/>
  </w:num>
  <w:num w:numId="7" w16cid:durableId="1364555151">
    <w:abstractNumId w:val="6"/>
  </w:num>
  <w:num w:numId="8" w16cid:durableId="1171607060">
    <w:abstractNumId w:val="8"/>
  </w:num>
  <w:num w:numId="9" w16cid:durableId="1914965452">
    <w:abstractNumId w:val="10"/>
  </w:num>
  <w:num w:numId="10" w16cid:durableId="762528057">
    <w:abstractNumId w:val="4"/>
  </w:num>
  <w:num w:numId="11" w16cid:durableId="10086737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RMIT_End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efr0zjzd0enea9zspfpzca09xxa0esfsx&quot;&gt;Phd Project&lt;record-ids&gt;&lt;item&gt;36&lt;/item&gt;&lt;item&gt;39&lt;/item&gt;&lt;item&gt;54&lt;/item&gt;&lt;item&gt;56&lt;/item&gt;&lt;item&gt;57&lt;/item&gt;&lt;item&gt;58&lt;/item&gt;&lt;item&gt;59&lt;/item&gt;&lt;item&gt;60&lt;/item&gt;&lt;item&gt;63&lt;/item&gt;&lt;item&gt;64&lt;/item&gt;&lt;item&gt;65&lt;/item&gt;&lt;item&gt;66&lt;/item&gt;&lt;item&gt;67&lt;/item&gt;&lt;item&gt;68&lt;/item&gt;&lt;/record-ids&gt;&lt;/item&gt;&lt;/Libraries&gt;"/>
  </w:docVars>
  <w:rsids>
    <w:rsidRoot w:val="1D37EA9B"/>
    <w:rsid w:val="00041CC2"/>
    <w:rsid w:val="000441E8"/>
    <w:rsid w:val="00047DA9"/>
    <w:rsid w:val="000605D1"/>
    <w:rsid w:val="000757F6"/>
    <w:rsid w:val="00086C38"/>
    <w:rsid w:val="00092909"/>
    <w:rsid w:val="000E1372"/>
    <w:rsid w:val="000E5B58"/>
    <w:rsid w:val="00110FBC"/>
    <w:rsid w:val="0012775F"/>
    <w:rsid w:val="0017147F"/>
    <w:rsid w:val="001B4693"/>
    <w:rsid w:val="00232147"/>
    <w:rsid w:val="00292A8F"/>
    <w:rsid w:val="002A2EEB"/>
    <w:rsid w:val="002D5CF7"/>
    <w:rsid w:val="00340A75"/>
    <w:rsid w:val="00342789"/>
    <w:rsid w:val="0034561A"/>
    <w:rsid w:val="003808D8"/>
    <w:rsid w:val="003845D0"/>
    <w:rsid w:val="003E01F2"/>
    <w:rsid w:val="005551A8"/>
    <w:rsid w:val="00574C94"/>
    <w:rsid w:val="005D1541"/>
    <w:rsid w:val="005E0DE5"/>
    <w:rsid w:val="005E4A7B"/>
    <w:rsid w:val="0068076A"/>
    <w:rsid w:val="006C0FF0"/>
    <w:rsid w:val="006C2FB6"/>
    <w:rsid w:val="00772D97"/>
    <w:rsid w:val="007816F8"/>
    <w:rsid w:val="0078257C"/>
    <w:rsid w:val="007C7DCA"/>
    <w:rsid w:val="007F174D"/>
    <w:rsid w:val="00803C0E"/>
    <w:rsid w:val="008109A9"/>
    <w:rsid w:val="00822826"/>
    <w:rsid w:val="008417DF"/>
    <w:rsid w:val="0087687B"/>
    <w:rsid w:val="008A49C8"/>
    <w:rsid w:val="009137B6"/>
    <w:rsid w:val="0097095B"/>
    <w:rsid w:val="00981B82"/>
    <w:rsid w:val="009A0CDE"/>
    <w:rsid w:val="009C6A78"/>
    <w:rsid w:val="009E432A"/>
    <w:rsid w:val="00A01DEA"/>
    <w:rsid w:val="00A05F6F"/>
    <w:rsid w:val="00A2539B"/>
    <w:rsid w:val="00A3112F"/>
    <w:rsid w:val="00A85B06"/>
    <w:rsid w:val="00A86716"/>
    <w:rsid w:val="00AC1933"/>
    <w:rsid w:val="00AD3D5E"/>
    <w:rsid w:val="00B45F71"/>
    <w:rsid w:val="00B758F1"/>
    <w:rsid w:val="00B76810"/>
    <w:rsid w:val="00B85800"/>
    <w:rsid w:val="00B85BCC"/>
    <w:rsid w:val="00C91D10"/>
    <w:rsid w:val="00CB4B89"/>
    <w:rsid w:val="00CF51E3"/>
    <w:rsid w:val="00D05402"/>
    <w:rsid w:val="00D11AC4"/>
    <w:rsid w:val="00D225DF"/>
    <w:rsid w:val="00D575D1"/>
    <w:rsid w:val="00DB0DCE"/>
    <w:rsid w:val="00DD4457"/>
    <w:rsid w:val="00DE506F"/>
    <w:rsid w:val="00E0479E"/>
    <w:rsid w:val="00E100EB"/>
    <w:rsid w:val="00E165F2"/>
    <w:rsid w:val="00E521AC"/>
    <w:rsid w:val="00E8709D"/>
    <w:rsid w:val="00EC11D1"/>
    <w:rsid w:val="00ED3BB3"/>
    <w:rsid w:val="00EE65FF"/>
    <w:rsid w:val="00F07806"/>
    <w:rsid w:val="00F17AC0"/>
    <w:rsid w:val="00FA7D03"/>
    <w:rsid w:val="01954E8B"/>
    <w:rsid w:val="0198CDA1"/>
    <w:rsid w:val="029A9268"/>
    <w:rsid w:val="02FF76F9"/>
    <w:rsid w:val="03914007"/>
    <w:rsid w:val="03ADF8D4"/>
    <w:rsid w:val="03F42C0D"/>
    <w:rsid w:val="049B475A"/>
    <w:rsid w:val="05E1A82C"/>
    <w:rsid w:val="066C3EC4"/>
    <w:rsid w:val="066C787D"/>
    <w:rsid w:val="06C5FCCC"/>
    <w:rsid w:val="073D38E2"/>
    <w:rsid w:val="075E599B"/>
    <w:rsid w:val="0861CD2D"/>
    <w:rsid w:val="0874CDA5"/>
    <w:rsid w:val="08DABC35"/>
    <w:rsid w:val="0ABF1AED"/>
    <w:rsid w:val="0B7E644B"/>
    <w:rsid w:val="0C547204"/>
    <w:rsid w:val="0D1A34AC"/>
    <w:rsid w:val="0D5DF0DA"/>
    <w:rsid w:val="0F484AC7"/>
    <w:rsid w:val="0FA59876"/>
    <w:rsid w:val="10579D94"/>
    <w:rsid w:val="112D9B8F"/>
    <w:rsid w:val="11471F2C"/>
    <w:rsid w:val="11915E2D"/>
    <w:rsid w:val="12BA70CF"/>
    <w:rsid w:val="12CE1D4E"/>
    <w:rsid w:val="12FC7266"/>
    <w:rsid w:val="1386D9AE"/>
    <w:rsid w:val="1468034E"/>
    <w:rsid w:val="1552E7C9"/>
    <w:rsid w:val="16B343E3"/>
    <w:rsid w:val="175CFD24"/>
    <w:rsid w:val="179431F3"/>
    <w:rsid w:val="17C13091"/>
    <w:rsid w:val="18471F9F"/>
    <w:rsid w:val="1A3717F7"/>
    <w:rsid w:val="1B1F9DDF"/>
    <w:rsid w:val="1C1745EA"/>
    <w:rsid w:val="1C306E47"/>
    <w:rsid w:val="1D37EA9B"/>
    <w:rsid w:val="1DB3164B"/>
    <w:rsid w:val="1DC7D3C7"/>
    <w:rsid w:val="1F4EE6AC"/>
    <w:rsid w:val="1FA23690"/>
    <w:rsid w:val="1FA899B0"/>
    <w:rsid w:val="20523184"/>
    <w:rsid w:val="206B0A6A"/>
    <w:rsid w:val="23A78780"/>
    <w:rsid w:val="243B423D"/>
    <w:rsid w:val="24992513"/>
    <w:rsid w:val="2634F574"/>
    <w:rsid w:val="27B79D78"/>
    <w:rsid w:val="27F59180"/>
    <w:rsid w:val="28933C1B"/>
    <w:rsid w:val="28B132CA"/>
    <w:rsid w:val="29DFEB6D"/>
    <w:rsid w:val="2BDEBFD2"/>
    <w:rsid w:val="2C8B0E9B"/>
    <w:rsid w:val="2DA2FB29"/>
    <w:rsid w:val="2F99DECC"/>
    <w:rsid w:val="31BA8D09"/>
    <w:rsid w:val="32332A83"/>
    <w:rsid w:val="33830082"/>
    <w:rsid w:val="340D6192"/>
    <w:rsid w:val="3679650B"/>
    <w:rsid w:val="3730B512"/>
    <w:rsid w:val="37A229F3"/>
    <w:rsid w:val="39CE703A"/>
    <w:rsid w:val="3A176C20"/>
    <w:rsid w:val="3AEFEE99"/>
    <w:rsid w:val="3BB33C81"/>
    <w:rsid w:val="3C528DEC"/>
    <w:rsid w:val="3CB799D0"/>
    <w:rsid w:val="3D7BCCFB"/>
    <w:rsid w:val="3EF6226C"/>
    <w:rsid w:val="3F81DB03"/>
    <w:rsid w:val="3FC4CACA"/>
    <w:rsid w:val="3FE0C0AD"/>
    <w:rsid w:val="40A54AD2"/>
    <w:rsid w:val="42639A74"/>
    <w:rsid w:val="44E46E73"/>
    <w:rsid w:val="45C74343"/>
    <w:rsid w:val="46004C37"/>
    <w:rsid w:val="4686AB8F"/>
    <w:rsid w:val="4722AF41"/>
    <w:rsid w:val="47B8CD4D"/>
    <w:rsid w:val="4851DBC5"/>
    <w:rsid w:val="494AFD36"/>
    <w:rsid w:val="494F8055"/>
    <w:rsid w:val="4A777F07"/>
    <w:rsid w:val="4B6FAA06"/>
    <w:rsid w:val="4BF62064"/>
    <w:rsid w:val="4CBD4027"/>
    <w:rsid w:val="4CC665F7"/>
    <w:rsid w:val="4E4A7DA7"/>
    <w:rsid w:val="4EA62C00"/>
    <w:rsid w:val="4F3436E1"/>
    <w:rsid w:val="503E58A1"/>
    <w:rsid w:val="50CA4A21"/>
    <w:rsid w:val="50D50C84"/>
    <w:rsid w:val="51B1979A"/>
    <w:rsid w:val="528290EC"/>
    <w:rsid w:val="52CAC10F"/>
    <w:rsid w:val="56E35563"/>
    <w:rsid w:val="59EF70E2"/>
    <w:rsid w:val="5D84EA56"/>
    <w:rsid w:val="600968F6"/>
    <w:rsid w:val="61957D54"/>
    <w:rsid w:val="62724D24"/>
    <w:rsid w:val="62B23078"/>
    <w:rsid w:val="6366CF3A"/>
    <w:rsid w:val="640E1D85"/>
    <w:rsid w:val="6423219A"/>
    <w:rsid w:val="65FD5D25"/>
    <w:rsid w:val="6668EE77"/>
    <w:rsid w:val="67C7403D"/>
    <w:rsid w:val="67DCADF1"/>
    <w:rsid w:val="68B222E0"/>
    <w:rsid w:val="694C6A74"/>
    <w:rsid w:val="69965490"/>
    <w:rsid w:val="6BE547F8"/>
    <w:rsid w:val="6D04F014"/>
    <w:rsid w:val="6E49B5F1"/>
    <w:rsid w:val="6F53B967"/>
    <w:rsid w:val="70177FDF"/>
    <w:rsid w:val="7030D3F6"/>
    <w:rsid w:val="7134F392"/>
    <w:rsid w:val="735F1B08"/>
    <w:rsid w:val="73E786CF"/>
    <w:rsid w:val="74829F9A"/>
    <w:rsid w:val="759C7F8D"/>
    <w:rsid w:val="75B4D7F2"/>
    <w:rsid w:val="7623136C"/>
    <w:rsid w:val="76EE880F"/>
    <w:rsid w:val="771F2791"/>
    <w:rsid w:val="77EBECF4"/>
    <w:rsid w:val="78BAF7F2"/>
    <w:rsid w:val="78C0DC22"/>
    <w:rsid w:val="78F57D38"/>
    <w:rsid w:val="795AB42E"/>
    <w:rsid w:val="79DEA715"/>
    <w:rsid w:val="7A315E48"/>
    <w:rsid w:val="7C2D1DFA"/>
    <w:rsid w:val="7C9254F0"/>
    <w:rsid w:val="7EA5BE2B"/>
    <w:rsid w:val="7ED41343"/>
    <w:rsid w:val="7F7F3E6A"/>
    <w:rsid w:val="7FD9DB00"/>
    <w:rsid w:val="7FFCFD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D37EA9B"/>
  <w15:chartTrackingRefBased/>
  <w15:docId w15:val="{F78F9722-C1D7-4F94-BB1E-2CF3DB12E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40A75"/>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40A75"/>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40A75"/>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40A75"/>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40A75"/>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40A75"/>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A86716"/>
    <w:rPr>
      <w:color w:val="954F72" w:themeColor="followedHyperlink"/>
      <w:u w:val="single"/>
    </w:rPr>
  </w:style>
  <w:style w:type="paragraph" w:customStyle="1" w:styleId="EndNoteBibliographyTitle">
    <w:name w:val="EndNote Bibliography Title"/>
    <w:basedOn w:val="Normal"/>
    <w:link w:val="EndNoteBibliographyTitleChar"/>
    <w:rsid w:val="0009290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92909"/>
    <w:rPr>
      <w:rFonts w:ascii="Calibri" w:hAnsi="Calibri" w:cs="Calibri"/>
      <w:noProof/>
      <w:lang w:val="en-US"/>
    </w:rPr>
  </w:style>
  <w:style w:type="paragraph" w:customStyle="1" w:styleId="EndNoteBibliography">
    <w:name w:val="EndNote Bibliography"/>
    <w:basedOn w:val="Normal"/>
    <w:link w:val="EndNoteBibliographyChar"/>
    <w:rsid w:val="00092909"/>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092909"/>
    <w:rPr>
      <w:rFonts w:ascii="Calibri" w:hAnsi="Calibri" w:cs="Calibri"/>
      <w:noProof/>
      <w:lang w:val="en-US"/>
    </w:rPr>
  </w:style>
  <w:style w:type="character" w:styleId="Emphasis">
    <w:name w:val="Emphasis"/>
    <w:basedOn w:val="DefaultParagraphFont"/>
    <w:uiPriority w:val="20"/>
    <w:qFormat/>
    <w:rsid w:val="007816F8"/>
    <w:rPr>
      <w:i/>
      <w:iCs/>
    </w:rPr>
  </w:style>
  <w:style w:type="character" w:styleId="UnresolvedMention">
    <w:name w:val="Unresolved Mention"/>
    <w:basedOn w:val="DefaultParagraphFont"/>
    <w:uiPriority w:val="99"/>
    <w:semiHidden/>
    <w:unhideWhenUsed/>
    <w:rsid w:val="00F07806"/>
    <w:rPr>
      <w:color w:val="605E5C"/>
      <w:shd w:val="clear" w:color="auto" w:fill="E1DFDD"/>
    </w:rPr>
  </w:style>
  <w:style w:type="character" w:styleId="PlaceholderText">
    <w:name w:val="Placeholder Text"/>
    <w:basedOn w:val="DefaultParagraphFont"/>
    <w:uiPriority w:val="99"/>
    <w:semiHidden/>
    <w:rsid w:val="00574C94"/>
    <w:rPr>
      <w:color w:val="808080"/>
    </w:rPr>
  </w:style>
  <w:style w:type="character" w:customStyle="1" w:styleId="Heading4Char">
    <w:name w:val="Heading 4 Char"/>
    <w:basedOn w:val="DefaultParagraphFont"/>
    <w:link w:val="Heading4"/>
    <w:uiPriority w:val="9"/>
    <w:semiHidden/>
    <w:rsid w:val="00340A7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40A7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40A7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40A7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40A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40A7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9344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65</TotalTime>
  <Pages>3</Pages>
  <Words>4327</Words>
  <Characters>24670</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a Paudel</dc:creator>
  <cp:keywords/>
  <dc:description/>
  <cp:lastModifiedBy>Nisha Paudel</cp:lastModifiedBy>
  <cp:revision>11</cp:revision>
  <dcterms:created xsi:type="dcterms:W3CDTF">2023-03-03T11:17:00Z</dcterms:created>
  <dcterms:modified xsi:type="dcterms:W3CDTF">2023-03-24T10:14:00Z</dcterms:modified>
</cp:coreProperties>
</file>